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8C3538" w:rsidRDefault="0085109B" w:rsidP="00A332BE">
      <w:pPr>
        <w:tabs>
          <w:tab w:val="clear" w:pos="567"/>
        </w:tabs>
        <w:spacing w:line="240" w:lineRule="auto"/>
        <w:ind w:left="0" w:firstLine="0"/>
        <w:jc w:val="center"/>
        <w:rPr>
          <w:b/>
          <w:color w:val="000000" w:themeColor="text1"/>
          <w:sz w:val="28"/>
          <w:szCs w:val="28"/>
        </w:rPr>
      </w:pPr>
      <w:r>
        <w:rPr>
          <w:b/>
          <w:color w:val="000000" w:themeColor="text1"/>
          <w:sz w:val="28"/>
          <w:szCs w:val="28"/>
        </w:rPr>
        <w:t xml:space="preserve">Transformasi </w:t>
      </w:r>
      <w:r w:rsidR="00425D7A">
        <w:rPr>
          <w:b/>
          <w:color w:val="000000" w:themeColor="text1"/>
          <w:sz w:val="28"/>
          <w:szCs w:val="28"/>
        </w:rPr>
        <w:t>Pendidikan Kristen</w:t>
      </w:r>
      <w:r>
        <w:rPr>
          <w:b/>
          <w:color w:val="000000" w:themeColor="text1"/>
          <w:sz w:val="28"/>
          <w:szCs w:val="28"/>
        </w:rPr>
        <w:t xml:space="preserve"> Melalui Pen</w:t>
      </w:r>
      <w:r w:rsidR="00187FDB">
        <w:rPr>
          <w:b/>
          <w:color w:val="000000" w:themeColor="text1"/>
          <w:sz w:val="28"/>
          <w:szCs w:val="28"/>
        </w:rPr>
        <w:t>gembangan</w:t>
      </w:r>
      <w:r>
        <w:rPr>
          <w:b/>
          <w:color w:val="000000" w:themeColor="text1"/>
          <w:sz w:val="28"/>
          <w:szCs w:val="28"/>
        </w:rPr>
        <w:t xml:space="preserve"> </w:t>
      </w:r>
      <w:r w:rsidR="00403496">
        <w:rPr>
          <w:b/>
          <w:color w:val="000000" w:themeColor="text1"/>
          <w:sz w:val="28"/>
          <w:szCs w:val="28"/>
        </w:rPr>
        <w:t>Dimensi Meta-</w:t>
      </w:r>
      <w:r>
        <w:rPr>
          <w:b/>
          <w:color w:val="000000" w:themeColor="text1"/>
          <w:sz w:val="28"/>
          <w:szCs w:val="28"/>
        </w:rPr>
        <w:t>Learning</w:t>
      </w:r>
      <w:r w:rsidR="00425D7A">
        <w:rPr>
          <w:b/>
          <w:color w:val="000000" w:themeColor="text1"/>
          <w:sz w:val="28"/>
          <w:szCs w:val="28"/>
        </w:rPr>
        <w:t xml:space="preserve"> </w:t>
      </w:r>
    </w:p>
    <w:p w:rsidR="00B24E59" w:rsidRDefault="00B24E59" w:rsidP="00A332BE">
      <w:pPr>
        <w:tabs>
          <w:tab w:val="clear" w:pos="567"/>
        </w:tabs>
        <w:spacing w:line="240" w:lineRule="auto"/>
        <w:ind w:left="0" w:firstLine="0"/>
        <w:jc w:val="center"/>
      </w:pPr>
    </w:p>
    <w:p w:rsidR="00843683" w:rsidRDefault="00843683" w:rsidP="00A332BE">
      <w:pPr>
        <w:tabs>
          <w:tab w:val="clear" w:pos="567"/>
        </w:tabs>
        <w:ind w:left="0" w:firstLine="0"/>
        <w:jc w:val="center"/>
      </w:pPr>
    </w:p>
    <w:p w:rsidR="00AE0B03" w:rsidRDefault="00AE0B03" w:rsidP="00A332BE">
      <w:pPr>
        <w:tabs>
          <w:tab w:val="clear" w:pos="567"/>
        </w:tabs>
        <w:ind w:left="0" w:firstLine="0"/>
        <w:jc w:val="center"/>
      </w:pPr>
    </w:p>
    <w:p w:rsidR="00743FA6" w:rsidRDefault="00843683" w:rsidP="00A332BE">
      <w:pPr>
        <w:tabs>
          <w:tab w:val="clear" w:pos="567"/>
        </w:tabs>
        <w:spacing w:line="240" w:lineRule="auto"/>
        <w:ind w:left="0" w:firstLine="0"/>
        <w:rPr>
          <w:b/>
        </w:rPr>
      </w:pPr>
      <w:r>
        <w:rPr>
          <w:b/>
        </w:rPr>
        <w:t>A</w:t>
      </w:r>
      <w:r w:rsidR="002079F7" w:rsidRPr="00BD66EE">
        <w:rPr>
          <w:b/>
        </w:rPr>
        <w:t>BSTRAK</w:t>
      </w:r>
    </w:p>
    <w:p w:rsidR="00F05778" w:rsidRDefault="00F05778" w:rsidP="00A332BE">
      <w:pPr>
        <w:tabs>
          <w:tab w:val="clear" w:pos="567"/>
        </w:tabs>
        <w:spacing w:line="240" w:lineRule="auto"/>
        <w:ind w:left="0" w:firstLine="0"/>
        <w:rPr>
          <w:b/>
        </w:rPr>
      </w:pPr>
    </w:p>
    <w:p w:rsidR="008C3DFD" w:rsidRPr="00771421" w:rsidRDefault="00553FE9" w:rsidP="00A332BE">
      <w:pPr>
        <w:tabs>
          <w:tab w:val="clear" w:pos="567"/>
        </w:tabs>
        <w:spacing w:line="240" w:lineRule="auto"/>
        <w:ind w:left="0" w:firstLine="0"/>
      </w:pPr>
      <w:r>
        <w:rPr>
          <w:b/>
        </w:rPr>
        <w:tab/>
      </w:r>
      <w:r w:rsidR="00771421" w:rsidRPr="00771421">
        <w:t xml:space="preserve">Era teknologi saat ini telah banyak </w:t>
      </w:r>
      <w:r w:rsidR="0047134E">
        <w:t xml:space="preserve">berdampak pada tereduksinya </w:t>
      </w:r>
      <w:r w:rsidR="00771421" w:rsidRPr="00771421">
        <w:t xml:space="preserve">aktualisasi nilai-nilai iman Kristen </w:t>
      </w:r>
      <w:r w:rsidR="00771421">
        <w:t>dalam kehidupan umat Tuhan</w:t>
      </w:r>
      <w:r w:rsidR="00F90BE5">
        <w:t xml:space="preserve">. Selain keadaan tersebut, pemenuhan </w:t>
      </w:r>
      <w:r w:rsidR="0094557A">
        <w:t xml:space="preserve">kebutuhan global </w:t>
      </w:r>
      <w:r w:rsidR="00F90BE5">
        <w:t xml:space="preserve">terhadap sumber daya manusia berkualitas unggul tidak dapat dihindari. </w:t>
      </w:r>
      <w:r w:rsidR="0047134E">
        <w:t>Transformasi menjadi tuntutan yang tidak terelakkan bagi dunia pendidikan Kristen</w:t>
      </w:r>
      <w:r w:rsidR="00F90BE5">
        <w:t xml:space="preserve"> dalam menghadapi kondisi itu sebab </w:t>
      </w:r>
      <w:r w:rsidR="00F90BE5" w:rsidRPr="00F90BE5">
        <w:t xml:space="preserve"> pendidikan Kristen </w:t>
      </w:r>
      <w:r w:rsidR="008C05A4">
        <w:t>bertugas sebagai</w:t>
      </w:r>
      <w:r w:rsidR="00F90BE5" w:rsidRPr="00F90BE5">
        <w:t xml:space="preserve"> penjaga dan penyampai warisan nilai-nilai luhur iman Kristen pada umat percaya</w:t>
      </w:r>
      <w:r w:rsidR="00F90BE5">
        <w:t xml:space="preserve">. </w:t>
      </w:r>
      <w:r w:rsidR="0047134E">
        <w:t xml:space="preserve">Penelitian ini memiliki tujuan mendeskripsikan </w:t>
      </w:r>
      <w:r w:rsidR="002642E8">
        <w:t>pentingya transformasi dalam pendidikan Kristen dan upaya konkrit apa yang dapat dilakukan di dalamnya. Penelitian ini juga memberikan ide metode atau pendekatan dalam pengaktualisasiannya. Metode penelitian yang dipergunakan adalah kualitatif deskriptif sesuai dengan tujuan yang hendak dicapai dalam penelitian ini. Hasil yang diperoleh dari penelitian ini adalah penerapan dimensi meta-learning sebagai bentuk transformasi yang dapat dilakukan oleh pendidikan Kristen. Ditemukan  dua pendekatan yang sesuai dalam penerapannya yaitu pendekatan aksi-relasi dan kolaborasi. Pendekatan aksi-relasi dapat diaktualisasikan melalui pembelajaran dengan media alam terbuka dan relasi sesama. Pendekatan kolaborasi dibangun oleh seluruh stakeholder yaitu lembaga pendidikan atau sekolah, gereja, keluarga dan masyarakat.</w:t>
      </w:r>
    </w:p>
    <w:p w:rsidR="00CF0035" w:rsidRPr="00553FE9" w:rsidRDefault="00CF0035" w:rsidP="00A332BE">
      <w:pPr>
        <w:tabs>
          <w:tab w:val="clear" w:pos="567"/>
        </w:tabs>
        <w:spacing w:line="240" w:lineRule="auto"/>
        <w:ind w:left="0" w:firstLine="0"/>
      </w:pPr>
    </w:p>
    <w:p w:rsidR="00414615" w:rsidRDefault="00743FA6" w:rsidP="00A332BE">
      <w:pPr>
        <w:tabs>
          <w:tab w:val="clear" w:pos="567"/>
        </w:tabs>
        <w:spacing w:line="240" w:lineRule="auto"/>
        <w:ind w:left="0" w:firstLine="0"/>
        <w:rPr>
          <w:i/>
        </w:rPr>
      </w:pPr>
      <w:r w:rsidRPr="008A3A72">
        <w:rPr>
          <w:b/>
          <w:i/>
        </w:rPr>
        <w:t>Kata Kunci</w:t>
      </w:r>
      <w:r w:rsidRPr="008A3A72">
        <w:rPr>
          <w:i/>
        </w:rPr>
        <w:t xml:space="preserve"> : </w:t>
      </w:r>
      <w:r w:rsidR="00112421">
        <w:rPr>
          <w:i/>
        </w:rPr>
        <w:t>transformasi pendidikan; pendidikan kristen; meta learning; pembelajaran alam; pembelajaran baru; pendidikan alam</w:t>
      </w:r>
    </w:p>
    <w:p w:rsidR="00F05778" w:rsidRDefault="00F05778" w:rsidP="00A332BE">
      <w:pPr>
        <w:tabs>
          <w:tab w:val="clear" w:pos="567"/>
        </w:tabs>
        <w:spacing w:line="240" w:lineRule="auto"/>
        <w:ind w:left="0" w:firstLine="0"/>
        <w:rPr>
          <w:i/>
        </w:rPr>
      </w:pPr>
    </w:p>
    <w:p w:rsidR="00595338" w:rsidRDefault="00595338" w:rsidP="00A332BE">
      <w:pPr>
        <w:tabs>
          <w:tab w:val="clear" w:pos="567"/>
        </w:tabs>
        <w:spacing w:line="240" w:lineRule="auto"/>
        <w:ind w:left="0" w:firstLine="0"/>
        <w:rPr>
          <w:i/>
        </w:rPr>
      </w:pPr>
    </w:p>
    <w:p w:rsidR="00595338" w:rsidRPr="00F05778" w:rsidRDefault="00595338" w:rsidP="00A332BE">
      <w:pPr>
        <w:tabs>
          <w:tab w:val="clear" w:pos="567"/>
        </w:tabs>
        <w:spacing w:line="240" w:lineRule="auto"/>
        <w:ind w:left="0" w:firstLine="0"/>
        <w:rPr>
          <w:b/>
          <w:i/>
        </w:rPr>
      </w:pPr>
      <w:r w:rsidRPr="00F05778">
        <w:rPr>
          <w:b/>
          <w:i/>
        </w:rPr>
        <w:t>ABSTRACT</w:t>
      </w:r>
    </w:p>
    <w:p w:rsidR="00595338" w:rsidRDefault="00595338" w:rsidP="00A332BE">
      <w:pPr>
        <w:tabs>
          <w:tab w:val="clear" w:pos="567"/>
        </w:tabs>
        <w:spacing w:line="240" w:lineRule="auto"/>
        <w:ind w:left="0" w:firstLine="0"/>
        <w:rPr>
          <w:i/>
        </w:rPr>
      </w:pPr>
    </w:p>
    <w:p w:rsidR="00551B92" w:rsidRPr="00551B92" w:rsidRDefault="00551B92" w:rsidP="00551B92">
      <w:pPr>
        <w:tabs>
          <w:tab w:val="clear" w:pos="567"/>
        </w:tabs>
        <w:spacing w:line="240" w:lineRule="auto"/>
        <w:ind w:left="0" w:firstLine="0"/>
        <w:rPr>
          <w:i/>
        </w:rPr>
      </w:pPr>
      <w:r w:rsidRPr="00551B92">
        <w:rPr>
          <w:i/>
        </w:rPr>
        <w:t>The current era of technology has had many impacts on the actualization of the values ​​of the Christian faith in the lives of God's people. Apart from these circumstances, the fulfillment of the global need for superior quality human resources cannot be avoided. Transformation is inevitable for the world of Christian education in facing this condition because Christian education is kept as a guarding value and conveying the inheritance of the noble values ​​of the Christian faith to non-believers. This study aims to describe the transformation in Christian education and what concrete efforts can be made in it. This research also provides an idea of ​​a method or approach in its actualization. The research method used is descriptive qualitative in accordance with the objectives to be achieved in this study. The results obtained from this study are the application of the meta-learning dimension as a form of transformation that can be carried out by Christian education. Two approaches were found that were suitable in their application, namely the action-relationship approach and the collaboration approach. The action-relationship approach can be actualized through learning with open media and peer relations. A collaborative approach built by all stakeholders, namely educational institutions or schools, churches, families and communities.</w:t>
      </w:r>
    </w:p>
    <w:p w:rsidR="00551B92" w:rsidRPr="00551B92" w:rsidRDefault="00551B92" w:rsidP="00551B92">
      <w:pPr>
        <w:tabs>
          <w:tab w:val="clear" w:pos="567"/>
        </w:tabs>
        <w:spacing w:line="240" w:lineRule="auto"/>
        <w:ind w:left="0" w:firstLine="0"/>
        <w:rPr>
          <w:i/>
        </w:rPr>
      </w:pPr>
    </w:p>
    <w:p w:rsidR="00551B92" w:rsidRDefault="00551B92" w:rsidP="00551B92">
      <w:pPr>
        <w:tabs>
          <w:tab w:val="clear" w:pos="567"/>
        </w:tabs>
        <w:spacing w:line="240" w:lineRule="auto"/>
        <w:ind w:left="0" w:firstLine="0"/>
        <w:rPr>
          <w:i/>
        </w:rPr>
      </w:pPr>
      <w:r w:rsidRPr="00551B92">
        <w:rPr>
          <w:i/>
        </w:rPr>
        <w:t>Keywords: educational transformation; Christian education; meta learning; natural learning; new learning; nature education</w:t>
      </w:r>
    </w:p>
    <w:p w:rsidR="00551B92" w:rsidRDefault="00551B92" w:rsidP="00A332BE">
      <w:pPr>
        <w:pStyle w:val="Heading1"/>
        <w:tabs>
          <w:tab w:val="clear" w:pos="567"/>
        </w:tabs>
        <w:spacing w:line="240" w:lineRule="auto"/>
        <w:ind w:left="0" w:firstLine="0"/>
        <w:rPr>
          <w:rFonts w:ascii="Times New Roman" w:eastAsia="Times New Roman" w:hAnsi="Times New Roman" w:cs="Times New Roman"/>
          <w:color w:val="000000"/>
          <w:sz w:val="24"/>
          <w:szCs w:val="24"/>
        </w:rPr>
      </w:pPr>
    </w:p>
    <w:p w:rsidR="00743FA6" w:rsidRDefault="00E70142" w:rsidP="00A332BE">
      <w:pPr>
        <w:pStyle w:val="Heading1"/>
        <w:tabs>
          <w:tab w:val="clear" w:pos="567"/>
        </w:tabs>
        <w:spacing w:line="240" w:lineRule="auto"/>
        <w:ind w:left="0"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090BB6">
        <w:rPr>
          <w:rFonts w:ascii="Times New Roman" w:eastAsia="Times New Roman" w:hAnsi="Times New Roman" w:cs="Times New Roman"/>
          <w:color w:val="000000"/>
          <w:sz w:val="24"/>
          <w:szCs w:val="24"/>
        </w:rPr>
        <w:t>ENDAHULUAN</w:t>
      </w:r>
    </w:p>
    <w:p w:rsidR="00986265" w:rsidRPr="001A59B6" w:rsidRDefault="002A46B0" w:rsidP="00A332BE">
      <w:pPr>
        <w:tabs>
          <w:tab w:val="clear" w:pos="567"/>
        </w:tabs>
        <w:spacing w:line="240" w:lineRule="auto"/>
        <w:ind w:left="0" w:firstLine="0"/>
        <w:rPr>
          <w:color w:val="auto"/>
        </w:rPr>
      </w:pPr>
      <w:r>
        <w:tab/>
      </w:r>
      <w:r w:rsidR="008420C9" w:rsidRPr="001A59B6">
        <w:rPr>
          <w:color w:val="auto"/>
        </w:rPr>
        <w:t>D</w:t>
      </w:r>
      <w:r w:rsidR="0072592A">
        <w:rPr>
          <w:color w:val="auto"/>
        </w:rPr>
        <w:t>unia b</w:t>
      </w:r>
      <w:r w:rsidR="008420C9" w:rsidRPr="001A59B6">
        <w:rPr>
          <w:color w:val="auto"/>
        </w:rPr>
        <w:t>erkembang</w:t>
      </w:r>
      <w:r w:rsidR="00DD391A" w:rsidRPr="001A59B6">
        <w:rPr>
          <w:color w:val="auto"/>
        </w:rPr>
        <w:t xml:space="preserve"> </w:t>
      </w:r>
      <w:r w:rsidR="0072592A">
        <w:rPr>
          <w:color w:val="auto"/>
        </w:rPr>
        <w:t xml:space="preserve">dan berubah </w:t>
      </w:r>
      <w:r w:rsidR="0033450A" w:rsidRPr="001A59B6">
        <w:rPr>
          <w:color w:val="auto"/>
        </w:rPr>
        <w:t xml:space="preserve">sangat </w:t>
      </w:r>
      <w:r w:rsidR="00DD391A" w:rsidRPr="001A59B6">
        <w:rPr>
          <w:color w:val="auto"/>
        </w:rPr>
        <w:t>pesat</w:t>
      </w:r>
      <w:r w:rsidR="00215A6B">
        <w:rPr>
          <w:color w:val="auto"/>
        </w:rPr>
        <w:t xml:space="preserve"> saat ini sehingga mendorong </w:t>
      </w:r>
      <w:r w:rsidR="0072592A">
        <w:rPr>
          <w:color w:val="auto"/>
        </w:rPr>
        <w:t xml:space="preserve"> manusia</w:t>
      </w:r>
      <w:r w:rsidR="00DD391A" w:rsidRPr="001A59B6">
        <w:rPr>
          <w:color w:val="auto"/>
        </w:rPr>
        <w:t xml:space="preserve"> untuk terus ikut bergerak </w:t>
      </w:r>
      <w:r w:rsidR="0033450A" w:rsidRPr="001A59B6">
        <w:rPr>
          <w:color w:val="auto"/>
        </w:rPr>
        <w:t xml:space="preserve">cepat </w:t>
      </w:r>
      <w:r w:rsidR="00215A6B">
        <w:rPr>
          <w:color w:val="auto"/>
        </w:rPr>
        <w:t xml:space="preserve">melakukan adaptasi. </w:t>
      </w:r>
      <w:r w:rsidR="0033450A" w:rsidRPr="001A59B6">
        <w:rPr>
          <w:color w:val="auto"/>
        </w:rPr>
        <w:t xml:space="preserve">Dalam hal ini dunia pendidikan menjadi pemegang peranan yang sangat vital karena melalui proses pendidikan manusia dapat terus dikembangkan agar dapat selaras dalam mengikuti perkembangan zaman. </w:t>
      </w:r>
      <w:r w:rsidR="002D5533" w:rsidRPr="001A59B6">
        <w:rPr>
          <w:color w:val="auto"/>
        </w:rPr>
        <w:t>Dunia pendidikan sejatinya dipaksa untuk secara radikal membenahi sistem yang ada</w:t>
      </w:r>
      <w:r w:rsidR="00FB168E" w:rsidRPr="001A59B6">
        <w:rPr>
          <w:color w:val="auto"/>
        </w:rPr>
        <w:t xml:space="preserve"> sekarang</w:t>
      </w:r>
      <w:r w:rsidR="002D5533" w:rsidRPr="001A59B6">
        <w:rPr>
          <w:color w:val="auto"/>
        </w:rPr>
        <w:t>.</w:t>
      </w:r>
      <w:r w:rsidR="002D5533" w:rsidRPr="001A59B6">
        <w:rPr>
          <w:rStyle w:val="FootnoteReference"/>
          <w:color w:val="auto"/>
        </w:rPr>
        <w:footnoteReference w:id="1"/>
      </w:r>
      <w:r w:rsidR="002D5533" w:rsidRPr="001A59B6">
        <w:rPr>
          <w:color w:val="auto"/>
        </w:rPr>
        <w:t xml:space="preserve"> </w:t>
      </w:r>
      <w:r w:rsidR="00BA3E5B" w:rsidRPr="001A59B6">
        <w:rPr>
          <w:color w:val="auto"/>
        </w:rPr>
        <w:t>Situasi ketidakpastian dan ambigu menjadi ciri era saat ini</w:t>
      </w:r>
      <w:r w:rsidR="007863C2" w:rsidRPr="001A59B6">
        <w:rPr>
          <w:color w:val="auto"/>
        </w:rPr>
        <w:t xml:space="preserve"> sehingga </w:t>
      </w:r>
      <w:r w:rsidR="009B22B7" w:rsidRPr="001A59B6">
        <w:rPr>
          <w:color w:val="auto"/>
        </w:rPr>
        <w:t>berdampak pada</w:t>
      </w:r>
      <w:r w:rsidR="00BA3E5B" w:rsidRPr="001A59B6">
        <w:rPr>
          <w:color w:val="auto"/>
        </w:rPr>
        <w:t xml:space="preserve"> tuntutan yang semakin berat bagi </w:t>
      </w:r>
      <w:r w:rsidR="007863C2" w:rsidRPr="001A59B6">
        <w:rPr>
          <w:color w:val="auto"/>
        </w:rPr>
        <w:t>dunia pendidikan dalam men</w:t>
      </w:r>
      <w:r w:rsidR="009B22B7" w:rsidRPr="001A59B6">
        <w:rPr>
          <w:color w:val="auto"/>
        </w:rPr>
        <w:t>yiapkan anak didik yang dapat memenuhi kebutuhan zaman.</w:t>
      </w:r>
      <w:r w:rsidR="00EC6C73">
        <w:rPr>
          <w:rStyle w:val="FootnoteReference"/>
          <w:color w:val="auto"/>
        </w:rPr>
        <w:footnoteReference w:id="2"/>
      </w:r>
      <w:r w:rsidR="00BA3E5B" w:rsidRPr="001A59B6">
        <w:rPr>
          <w:color w:val="auto"/>
        </w:rPr>
        <w:t xml:space="preserve"> </w:t>
      </w:r>
      <w:r w:rsidR="00CC752C" w:rsidRPr="001A59B6">
        <w:rPr>
          <w:color w:val="auto"/>
        </w:rPr>
        <w:t xml:space="preserve">Charles Fadel menyatakan bahwa </w:t>
      </w:r>
      <w:r w:rsidR="00272A30" w:rsidRPr="001A59B6">
        <w:rPr>
          <w:color w:val="auto"/>
        </w:rPr>
        <w:t xml:space="preserve">dunia pendidikan perlu melakukan </w:t>
      </w:r>
      <w:r w:rsidR="00272A30" w:rsidRPr="001A59B6">
        <w:rPr>
          <w:rFonts w:eastAsiaTheme="minorHAnsi"/>
          <w:color w:val="auto"/>
        </w:rPr>
        <w:t>penekanan pada p</w:t>
      </w:r>
      <w:r w:rsidR="001A59B6">
        <w:rPr>
          <w:rFonts w:eastAsiaTheme="minorHAnsi"/>
          <w:color w:val="auto"/>
        </w:rPr>
        <w:t xml:space="preserve">embelajaran yang lebih holistik, </w:t>
      </w:r>
      <w:r w:rsidR="00272A30" w:rsidRPr="001A59B6">
        <w:rPr>
          <w:rFonts w:eastAsiaTheme="minorHAnsi"/>
          <w:color w:val="auto"/>
        </w:rPr>
        <w:t xml:space="preserve">bukan hanya pengetahuan tetapi juga </w:t>
      </w:r>
      <w:r w:rsidR="001A59B6" w:rsidRPr="001A59B6">
        <w:rPr>
          <w:rFonts w:eastAsiaTheme="minorHAnsi"/>
          <w:i/>
          <w:color w:val="auto"/>
        </w:rPr>
        <w:t>skill</w:t>
      </w:r>
      <w:r w:rsidR="00272A30" w:rsidRPr="001A59B6">
        <w:rPr>
          <w:rFonts w:eastAsiaTheme="minorHAnsi"/>
          <w:color w:val="auto"/>
        </w:rPr>
        <w:t xml:space="preserve">, karakter, dan </w:t>
      </w:r>
      <w:r w:rsidR="00272A30" w:rsidRPr="001A59B6">
        <w:rPr>
          <w:rFonts w:eastAsiaTheme="minorHAnsi"/>
          <w:i/>
          <w:color w:val="auto"/>
        </w:rPr>
        <w:t>meta-learning</w:t>
      </w:r>
      <w:r w:rsidR="00272A30" w:rsidRPr="001A59B6">
        <w:rPr>
          <w:color w:val="auto"/>
        </w:rPr>
        <w:t xml:space="preserve"> </w:t>
      </w:r>
      <w:r w:rsidR="006328EC" w:rsidRPr="001A59B6">
        <w:rPr>
          <w:color w:val="auto"/>
        </w:rPr>
        <w:t xml:space="preserve">agar </w:t>
      </w:r>
      <w:r w:rsidR="00272A30" w:rsidRPr="001A59B6">
        <w:rPr>
          <w:color w:val="auto"/>
        </w:rPr>
        <w:t>anak didik menjadi</w:t>
      </w:r>
      <w:r w:rsidR="006328EC" w:rsidRPr="001A59B6">
        <w:rPr>
          <w:color w:val="auto"/>
        </w:rPr>
        <w:t xml:space="preserve"> </w:t>
      </w:r>
      <w:r w:rsidR="00CC752C" w:rsidRPr="001A59B6">
        <w:rPr>
          <w:color w:val="auto"/>
        </w:rPr>
        <w:t>berdayaguna, reflektif, percaya diri dan mandiri</w:t>
      </w:r>
      <w:r w:rsidR="00272A30" w:rsidRPr="001A59B6">
        <w:rPr>
          <w:color w:val="auto"/>
        </w:rPr>
        <w:t>.</w:t>
      </w:r>
      <w:r w:rsidR="00CC752C" w:rsidRPr="001A59B6">
        <w:rPr>
          <w:rStyle w:val="FootnoteReference"/>
          <w:color w:val="auto"/>
        </w:rPr>
        <w:footnoteReference w:id="3"/>
      </w:r>
      <w:r w:rsidR="00272A30" w:rsidRPr="001A59B6">
        <w:rPr>
          <w:color w:val="auto"/>
        </w:rPr>
        <w:t xml:space="preserve"> </w:t>
      </w:r>
      <w:r w:rsidR="007C270A">
        <w:rPr>
          <w:color w:val="auto"/>
        </w:rPr>
        <w:t xml:space="preserve">Dalam konteks Kekristenan hal tersebut penting karena </w:t>
      </w:r>
      <w:r w:rsidR="007C270A" w:rsidRPr="007C270A">
        <w:rPr>
          <w:color w:val="auto"/>
        </w:rPr>
        <w:t xml:space="preserve"> </w:t>
      </w:r>
      <w:r w:rsidR="007C270A">
        <w:rPr>
          <w:color w:val="auto"/>
        </w:rPr>
        <w:t>p</w:t>
      </w:r>
      <w:r w:rsidR="007C270A" w:rsidRPr="007C270A">
        <w:rPr>
          <w:color w:val="auto"/>
        </w:rPr>
        <w:t xml:space="preserve">endidikan Kristen </w:t>
      </w:r>
      <w:r w:rsidR="007C270A">
        <w:rPr>
          <w:color w:val="auto"/>
        </w:rPr>
        <w:t>bertanggungjawab melahirkan anak didik yang dapat</w:t>
      </w:r>
      <w:r w:rsidR="007C270A" w:rsidRPr="007C270A">
        <w:rPr>
          <w:color w:val="auto"/>
        </w:rPr>
        <w:t xml:space="preserve"> membangun refleksi</w:t>
      </w:r>
      <w:r w:rsidR="007C270A">
        <w:rPr>
          <w:color w:val="auto"/>
        </w:rPr>
        <w:t xml:space="preserve"> atas setiap peristiwa hidup agar dapat menemukan Tuhan melaluinya.</w:t>
      </w:r>
      <w:r w:rsidR="007C270A">
        <w:rPr>
          <w:rStyle w:val="FootnoteReference"/>
          <w:color w:val="auto"/>
        </w:rPr>
        <w:footnoteReference w:id="4"/>
      </w:r>
      <w:r w:rsidR="001A59B6" w:rsidRPr="001A59B6">
        <w:rPr>
          <w:i/>
          <w:color w:val="auto"/>
        </w:rPr>
        <w:t>M</w:t>
      </w:r>
      <w:r w:rsidR="00272A30" w:rsidRPr="001A59B6">
        <w:rPr>
          <w:i/>
          <w:color w:val="auto"/>
        </w:rPr>
        <w:t>eta-learning</w:t>
      </w:r>
      <w:r w:rsidR="00272A30" w:rsidRPr="001A59B6">
        <w:rPr>
          <w:color w:val="auto"/>
        </w:rPr>
        <w:t xml:space="preserve"> </w:t>
      </w:r>
      <w:r w:rsidR="001A59B6" w:rsidRPr="001A59B6">
        <w:rPr>
          <w:color w:val="auto"/>
        </w:rPr>
        <w:t xml:space="preserve">memungkinkan anak didik berlatih refleksi, belajar menyesuaikan pembelajaran dan perilaku </w:t>
      </w:r>
      <w:r w:rsidR="00215A6B">
        <w:rPr>
          <w:color w:val="auto"/>
        </w:rPr>
        <w:t>searah</w:t>
      </w:r>
      <w:r w:rsidR="001A59B6" w:rsidRPr="001A59B6">
        <w:rPr>
          <w:color w:val="auto"/>
        </w:rPr>
        <w:t xml:space="preserve"> tujuan atau dengan kata lain “belajar bagaimana belajar”.</w:t>
      </w:r>
    </w:p>
    <w:p w:rsidR="009B22B7" w:rsidRDefault="009B22B7" w:rsidP="00A332BE">
      <w:pPr>
        <w:tabs>
          <w:tab w:val="clear" w:pos="567"/>
        </w:tabs>
        <w:spacing w:line="240" w:lineRule="auto"/>
        <w:ind w:left="0" w:firstLine="0"/>
      </w:pPr>
      <w:r w:rsidRPr="001A59B6">
        <w:rPr>
          <w:color w:val="auto"/>
        </w:rPr>
        <w:tab/>
      </w:r>
      <w:r w:rsidR="007C270A">
        <w:rPr>
          <w:color w:val="auto"/>
        </w:rPr>
        <w:t>T</w:t>
      </w:r>
      <w:r w:rsidR="00BB7DBF">
        <w:rPr>
          <w:color w:val="auto"/>
        </w:rPr>
        <w:t xml:space="preserve">ransformasi pendidikan </w:t>
      </w:r>
      <w:r w:rsidR="007C270A">
        <w:rPr>
          <w:color w:val="auto"/>
        </w:rPr>
        <w:t>melalui pembelajaran holistik adalah</w:t>
      </w:r>
      <w:r w:rsidRPr="001A59B6">
        <w:rPr>
          <w:color w:val="auto"/>
        </w:rPr>
        <w:t xml:space="preserve"> upaya memenuhi tantangan di masa depan</w:t>
      </w:r>
      <w:r w:rsidR="00BB7DBF">
        <w:rPr>
          <w:color w:val="auto"/>
        </w:rPr>
        <w:t xml:space="preserve">. </w:t>
      </w:r>
      <w:r w:rsidRPr="001A59B6">
        <w:rPr>
          <w:color w:val="auto"/>
        </w:rPr>
        <w:t>Anak didik perlu disiapkan untuk menjadi generasi handal yang mampu menghadapi beratnya tantangan zaman sekaligus dapat menjadi kontributor utama dalam pemecahan masalah-masalah sosial yang semakin kompleks</w:t>
      </w:r>
      <w:r w:rsidR="00BB7DBF">
        <w:rPr>
          <w:color w:val="auto"/>
        </w:rPr>
        <w:t xml:space="preserve">. </w:t>
      </w:r>
      <w:r w:rsidR="007C270A">
        <w:rPr>
          <w:color w:val="auto"/>
        </w:rPr>
        <w:t>Namun patut disayangkan atas fakta yang menunjukkan</w:t>
      </w:r>
      <w:r w:rsidR="00BB7DBF">
        <w:rPr>
          <w:color w:val="auto"/>
        </w:rPr>
        <w:t xml:space="preserve"> </w:t>
      </w:r>
      <w:r>
        <w:t xml:space="preserve">kualitas </w:t>
      </w:r>
      <w:r w:rsidR="00F544C3">
        <w:t>manusia</w:t>
      </w:r>
      <w:r>
        <w:t xml:space="preserve"> Indonesia </w:t>
      </w:r>
      <w:r w:rsidR="00F544C3">
        <w:t xml:space="preserve">pada era </w:t>
      </w:r>
      <w:r>
        <w:t xml:space="preserve">ini masih </w:t>
      </w:r>
      <w:r w:rsidR="00F544C3">
        <w:t>belum dapat memenuhi standart yang dibutuhkan</w:t>
      </w:r>
      <w:r>
        <w:t xml:space="preserve">. </w:t>
      </w:r>
      <w:r w:rsidR="007949A1">
        <w:t xml:space="preserve">Sikap enggan belajar terutama pada bidang teknologi masih menghinggapi para guru padahal era </w:t>
      </w:r>
      <w:r w:rsidR="00BB7DBF">
        <w:t>teknologi</w:t>
      </w:r>
      <w:r w:rsidR="007949A1">
        <w:t xml:space="preserve"> mensyaratkan manusia yang unggul.</w:t>
      </w:r>
      <w:r w:rsidR="007949A1">
        <w:rPr>
          <w:rStyle w:val="FootnoteReference"/>
        </w:rPr>
        <w:footnoteReference w:id="5"/>
      </w:r>
      <w:r w:rsidR="004E06AB">
        <w:t xml:space="preserve"> </w:t>
      </w:r>
      <w:r w:rsidR="005068CB">
        <w:t>D</w:t>
      </w:r>
      <w:r w:rsidR="004E06AB">
        <w:t>inyatakan oleh Sri Utami bahwa sampai pada masa ini mutu guru dan pendidikan Indonesia masih rendah</w:t>
      </w:r>
      <w:r w:rsidR="005068CB">
        <w:t xml:space="preserve"> terbukti dari hasil laporan GEM-</w:t>
      </w:r>
      <w:r w:rsidR="005068CB" w:rsidRPr="005068CB">
        <w:rPr>
          <w:i/>
        </w:rPr>
        <w:t>Global Education Monitoring</w:t>
      </w:r>
      <w:r w:rsidR="005068CB">
        <w:t xml:space="preserve"> yang menempatkan Indonesia pada peringkat buruk untuk kategori negara berkembang</w:t>
      </w:r>
      <w:r w:rsidR="004E06AB">
        <w:t>.</w:t>
      </w:r>
      <w:r w:rsidR="00BB7DBF">
        <w:rPr>
          <w:rStyle w:val="FootnoteReference"/>
        </w:rPr>
        <w:footnoteReference w:id="6"/>
      </w:r>
      <w:r w:rsidR="00323FB5">
        <w:t xml:space="preserve"> Kondisi tersebut menjadi alasan kuat transformasi dunia pendidikan Indonesia</w:t>
      </w:r>
      <w:r w:rsidR="00970809">
        <w:t xml:space="preserve"> perlu</w:t>
      </w:r>
      <w:r w:rsidR="00323FB5">
        <w:t xml:space="preserve"> segera dilakukan.</w:t>
      </w:r>
    </w:p>
    <w:p w:rsidR="009F771C" w:rsidRDefault="00323FB5" w:rsidP="00A332BE">
      <w:pPr>
        <w:tabs>
          <w:tab w:val="clear" w:pos="567"/>
        </w:tabs>
        <w:spacing w:line="240" w:lineRule="auto"/>
        <w:ind w:left="0" w:firstLine="0"/>
      </w:pPr>
      <w:r>
        <w:tab/>
      </w:r>
      <w:r w:rsidR="00215A6B">
        <w:t>Transformasi pendidikan telah menjadi banyak pembahasan dalam pelbagai penelitian. Salah satunya oleh M</w:t>
      </w:r>
      <w:r w:rsidR="00F579AB">
        <w:t>ariani Harmadi</w:t>
      </w:r>
      <w:r w:rsidR="00215A6B">
        <w:t xml:space="preserve"> yang mengetengahkan tema </w:t>
      </w:r>
      <w:r w:rsidR="00F579AB">
        <w:t>pembelajaran bagi generasi milenial yang efektif.</w:t>
      </w:r>
      <w:r w:rsidR="00F579AB">
        <w:rPr>
          <w:rStyle w:val="FootnoteReference"/>
        </w:rPr>
        <w:footnoteReference w:id="7"/>
      </w:r>
      <w:r w:rsidR="00F579AB">
        <w:t xml:space="preserve"> Dalam penelitian tersebut dijelaskan bahwa dalam menghadapi era global, generasi milenial perlu dipersiapkan agar dapat menjadi generasi unggul melalui reformasi pendidikan Kristen.</w:t>
      </w:r>
      <w:r w:rsidR="00C81094">
        <w:t xml:space="preserve"> Hasil kajian memberikan simpulan bahwa diperlukan </w:t>
      </w:r>
      <w:r w:rsidR="00C81094">
        <w:lastRenderedPageBreak/>
        <w:t xml:space="preserve">pembelajaran yang efektif sebagai metode dalam mendidik generasi muda agar tetap hidup sesuai kebenaran Tuhan di tengah perkembangan tekonologi. Kajian lain dibuat oleh Rufina Leong dengan topik utama </w:t>
      </w:r>
      <w:r w:rsidR="00C50AB6">
        <w:t xml:space="preserve">pengembangan pendidikan Kristen dalam era global melalui pembelajaran dan pengajaran strategis yang berfokus pada siswa. </w:t>
      </w:r>
      <w:r w:rsidR="00C81094">
        <w:t xml:space="preserve"> </w:t>
      </w:r>
      <w:r w:rsidR="00C50AB6">
        <w:t>Pendidikan Kristen perlu menyususn s</w:t>
      </w:r>
      <w:r w:rsidR="00C50AB6" w:rsidRPr="00C50AB6">
        <w:t xml:space="preserve">trategi pembelajaran </w:t>
      </w:r>
      <w:r w:rsidR="00C50AB6">
        <w:t>yang meliputi proses pengajaran, arahan dan bimbingan kepada anak didik.</w:t>
      </w:r>
      <w:r w:rsidR="00C50AB6">
        <w:rPr>
          <w:rStyle w:val="FootnoteReference"/>
        </w:rPr>
        <w:footnoteReference w:id="8"/>
      </w:r>
      <w:r w:rsidR="00C50AB6">
        <w:t xml:space="preserve"> </w:t>
      </w:r>
      <w:r w:rsidR="007A2BEF">
        <w:t>Hasil kajian memberikan masukan bahwa dalam menjalankan tugas, guru harus kreatif menggunakan model pembelajaran yang sesuai,mendorong anak didik kritis dalam berpikir, memberikan arahan dan bimbingan, serta merangsang minat belajar.</w:t>
      </w:r>
    </w:p>
    <w:p w:rsidR="004D40C4" w:rsidRDefault="009F771C" w:rsidP="00A332BE">
      <w:pPr>
        <w:tabs>
          <w:tab w:val="clear" w:pos="567"/>
        </w:tabs>
        <w:spacing w:line="240" w:lineRule="auto"/>
        <w:ind w:left="0" w:firstLine="0"/>
      </w:pPr>
      <w:r>
        <w:tab/>
        <w:t xml:space="preserve">Melihat hasil kajian yang telah ada, penulis menemukan </w:t>
      </w:r>
      <w:r w:rsidRPr="009F771C">
        <w:rPr>
          <w:i/>
        </w:rPr>
        <w:t>gap research</w:t>
      </w:r>
      <w:r>
        <w:t xml:space="preserve"> penelitian dengan pokok bahasan </w:t>
      </w:r>
      <w:r w:rsidR="00EC6C73">
        <w:t xml:space="preserve">bagaimana bentuk </w:t>
      </w:r>
      <w:r>
        <w:t>transformasi pendidikan Kristen da</w:t>
      </w:r>
      <w:r w:rsidR="00EC6C73">
        <w:t xml:space="preserve">lam kaitan </w:t>
      </w:r>
      <w:r>
        <w:t xml:space="preserve">perkembangan zaman. Oleh karenanya, penulis menyusun penelitian ini dengan mengangkat pembahasan pengembangan </w:t>
      </w:r>
      <w:r w:rsidR="00A332BE">
        <w:t xml:space="preserve">dimensi </w:t>
      </w:r>
      <w:r w:rsidR="00A332BE" w:rsidRPr="00A332BE">
        <w:rPr>
          <w:i/>
        </w:rPr>
        <w:t>meta-learning</w:t>
      </w:r>
      <w:r w:rsidR="00A332BE">
        <w:t xml:space="preserve"> </w:t>
      </w:r>
      <w:r>
        <w:t>sebagai wujud transformasi pendidikan Kristen menghadapi era saat ini. Kajian ini sangat penting menyadari adanya kesenjangan antara kualitas pendidikan Kristen dengan kebutuhan kualitas sumber daya manusia era teknologi</w:t>
      </w:r>
      <w:r w:rsidR="002E5276">
        <w:t xml:space="preserve"> saat ini</w:t>
      </w:r>
      <w:r w:rsidR="00396D06">
        <w:t xml:space="preserve">. Jika kondisi tersebut tidak ditanggapi segera oleh dunia pendidikan </w:t>
      </w:r>
      <w:r w:rsidR="00EC6C73">
        <w:t xml:space="preserve">Kristen </w:t>
      </w:r>
      <w:r w:rsidR="00396D06">
        <w:t xml:space="preserve">maka </w:t>
      </w:r>
      <w:r w:rsidR="002E5276">
        <w:t>akan berdampak f</w:t>
      </w:r>
      <w:r w:rsidR="00396D06">
        <w:t xml:space="preserve">atal bagi proses pembangunan bangsa dan pendewasaan iman umat Tuhan. </w:t>
      </w:r>
      <w:r w:rsidR="00855068">
        <w:t xml:space="preserve">Hasil penelitian ini dibutuhkan dunia pendidikan Kristen   sebagai salah satu masukan atau ide dalam melakukan transformasi agar dapat melahirkan generasi muda Kristen yang berkualitas </w:t>
      </w:r>
      <w:r w:rsidR="002E5276">
        <w:t>dan beriman kokoh di dalam Kristus</w:t>
      </w:r>
      <w:r w:rsidR="00855068">
        <w:t>.</w:t>
      </w:r>
    </w:p>
    <w:p w:rsidR="005068CB" w:rsidRDefault="005068CB" w:rsidP="00A332BE">
      <w:pPr>
        <w:tabs>
          <w:tab w:val="clear" w:pos="567"/>
        </w:tabs>
        <w:spacing w:line="240" w:lineRule="auto"/>
        <w:ind w:left="0" w:firstLine="0"/>
        <w:rPr>
          <w:b/>
        </w:rPr>
      </w:pPr>
    </w:p>
    <w:p w:rsidR="00840A61" w:rsidRDefault="00840A61" w:rsidP="00A332BE">
      <w:pPr>
        <w:tabs>
          <w:tab w:val="clear" w:pos="567"/>
        </w:tabs>
        <w:spacing w:line="240" w:lineRule="auto"/>
        <w:ind w:left="0" w:firstLine="0"/>
        <w:rPr>
          <w:b/>
        </w:rPr>
      </w:pPr>
      <w:r w:rsidRPr="00840A61">
        <w:rPr>
          <w:b/>
        </w:rPr>
        <w:t>METODE PENELITIAN</w:t>
      </w:r>
    </w:p>
    <w:p w:rsidR="00F05778" w:rsidRPr="00840A61" w:rsidRDefault="00F05778" w:rsidP="00A332BE">
      <w:pPr>
        <w:tabs>
          <w:tab w:val="clear" w:pos="567"/>
        </w:tabs>
        <w:spacing w:line="240" w:lineRule="auto"/>
        <w:ind w:left="0" w:firstLine="0"/>
        <w:rPr>
          <w:b/>
        </w:rPr>
      </w:pPr>
    </w:p>
    <w:p w:rsidR="00840A61" w:rsidRPr="005828D2" w:rsidRDefault="00840A61" w:rsidP="00A332BE">
      <w:pPr>
        <w:tabs>
          <w:tab w:val="clear" w:pos="567"/>
        </w:tabs>
        <w:spacing w:line="240" w:lineRule="auto"/>
        <w:ind w:left="0" w:firstLine="0"/>
      </w:pPr>
      <w:r>
        <w:tab/>
      </w:r>
      <w:r w:rsidR="00883AA4">
        <w:t xml:space="preserve">Kajian ini disusun dengan memilih metode kualitatif karena fokus kajian adalah mendalami makna </w:t>
      </w:r>
      <w:r w:rsidR="00883AA4" w:rsidRPr="00883AA4">
        <w:rPr>
          <w:i/>
        </w:rPr>
        <w:t>meta-learning</w:t>
      </w:r>
      <w:r w:rsidR="00883AA4">
        <w:t xml:space="preserve"> dan melakukan analisa aktualisasinya sebagai salah satu langkah transformasi pada pendidikan Kristen. </w:t>
      </w:r>
      <w:r w:rsidR="005828D2">
        <w:t>D</w:t>
      </w:r>
      <w:r w:rsidR="00081590">
        <w:t xml:space="preserve">ata kajian ini bersumber </w:t>
      </w:r>
      <w:r w:rsidR="005828D2">
        <w:t>dari</w:t>
      </w:r>
      <w:r w:rsidR="00081590">
        <w:t xml:space="preserve"> pelbagai literatur yang relevan mulai dari artikel di pelbagai </w:t>
      </w:r>
      <w:r w:rsidR="00081590" w:rsidRPr="00081590">
        <w:rPr>
          <w:i/>
        </w:rPr>
        <w:t>website</w:t>
      </w:r>
      <w:r w:rsidR="00081590">
        <w:t xml:space="preserve">, artikel jurnal, tayangan </w:t>
      </w:r>
      <w:r w:rsidR="00081590" w:rsidRPr="00081590">
        <w:rPr>
          <w:i/>
        </w:rPr>
        <w:t>youtube</w:t>
      </w:r>
      <w:r w:rsidR="00081590">
        <w:t xml:space="preserve"> dan buku-buku.  </w:t>
      </w:r>
      <w:r w:rsidR="005828D2">
        <w:t xml:space="preserve">Pembahasan kajian ini diawali dengan uraian tentang pentingnya transformasi pendidikan Kristen di tengah tantangan perkembangan zaman. Hal tersebut menjadi awal bahasan sebab inti permasalahan penelitian tergambar jelas dalam pemaparan tersebut. Tahap selanjutnya adalah penjelasan tentang </w:t>
      </w:r>
      <w:r w:rsidR="00551B92">
        <w:t xml:space="preserve">pengembangan dimensi </w:t>
      </w:r>
      <w:r w:rsidR="005828D2" w:rsidRPr="005828D2">
        <w:rPr>
          <w:i/>
        </w:rPr>
        <w:t>meta-learning</w:t>
      </w:r>
      <w:r w:rsidR="005828D2">
        <w:rPr>
          <w:i/>
        </w:rPr>
        <w:t xml:space="preserve">, </w:t>
      </w:r>
      <w:r w:rsidR="005828D2" w:rsidRPr="005828D2">
        <w:t xml:space="preserve">terkait apa dan mengapa diangkat menjadi </w:t>
      </w:r>
      <w:r w:rsidR="005828D2">
        <w:t>tawaran cara pendidikan Kr</w:t>
      </w:r>
      <w:r w:rsidR="00551B92">
        <w:t xml:space="preserve">isten bertransformasi. Cara aplikasi pengembangan </w:t>
      </w:r>
      <w:r w:rsidR="00551B92" w:rsidRPr="00551B92">
        <w:rPr>
          <w:i/>
        </w:rPr>
        <w:t>met</w:t>
      </w:r>
      <w:r w:rsidR="00551B92">
        <w:rPr>
          <w:i/>
        </w:rPr>
        <w:t>a</w:t>
      </w:r>
      <w:bookmarkStart w:id="0" w:name="_GoBack"/>
      <w:bookmarkEnd w:id="0"/>
      <w:r w:rsidR="00551B92" w:rsidRPr="00551B92">
        <w:rPr>
          <w:i/>
        </w:rPr>
        <w:t>-learning</w:t>
      </w:r>
      <w:r w:rsidR="00551B92">
        <w:t xml:space="preserve"> menjadi penutup </w:t>
      </w:r>
      <w:r w:rsidR="005828D2">
        <w:t>pembahasan kajian ini hingga ditarik suatu kesimpulan.</w:t>
      </w:r>
    </w:p>
    <w:p w:rsidR="003C527B" w:rsidRDefault="00840A61" w:rsidP="00A332BE">
      <w:pPr>
        <w:tabs>
          <w:tab w:val="clear" w:pos="567"/>
        </w:tabs>
        <w:spacing w:line="240" w:lineRule="auto"/>
        <w:ind w:left="0" w:firstLine="0"/>
      </w:pPr>
      <w:r>
        <w:tab/>
      </w:r>
      <w:r w:rsidR="00CF23BB">
        <w:t>.</w:t>
      </w:r>
    </w:p>
    <w:p w:rsidR="005B17D3" w:rsidRDefault="005B17D3" w:rsidP="00A332BE">
      <w:pPr>
        <w:tabs>
          <w:tab w:val="clear" w:pos="567"/>
        </w:tabs>
        <w:spacing w:line="240" w:lineRule="auto"/>
        <w:ind w:left="0" w:firstLine="0"/>
      </w:pPr>
    </w:p>
    <w:p w:rsidR="00387556" w:rsidRPr="00387556" w:rsidRDefault="00387556" w:rsidP="00A332BE">
      <w:pPr>
        <w:tabs>
          <w:tab w:val="clear" w:pos="567"/>
        </w:tabs>
        <w:ind w:left="0" w:firstLine="0"/>
        <w:rPr>
          <w:b/>
        </w:rPr>
      </w:pPr>
      <w:r w:rsidRPr="00387556">
        <w:rPr>
          <w:b/>
        </w:rPr>
        <w:t>PEMBAHASAN</w:t>
      </w:r>
    </w:p>
    <w:p w:rsidR="00E5149E" w:rsidRDefault="00DC7B11" w:rsidP="00A332BE">
      <w:pPr>
        <w:tabs>
          <w:tab w:val="clear" w:pos="567"/>
        </w:tabs>
        <w:ind w:left="0" w:firstLine="0"/>
        <w:rPr>
          <w:b/>
        </w:rPr>
      </w:pPr>
      <w:r>
        <w:rPr>
          <w:b/>
        </w:rPr>
        <w:t xml:space="preserve">Pentingnya </w:t>
      </w:r>
      <w:r w:rsidR="00986265">
        <w:rPr>
          <w:b/>
        </w:rPr>
        <w:t>Transformasi Pendidikan Kristen</w:t>
      </w:r>
    </w:p>
    <w:p w:rsidR="00AC3A47" w:rsidRDefault="00E5149E" w:rsidP="00DA6D0E">
      <w:pPr>
        <w:tabs>
          <w:tab w:val="clear" w:pos="567"/>
        </w:tabs>
        <w:spacing w:line="240" w:lineRule="auto"/>
        <w:ind w:left="0" w:firstLine="0"/>
        <w:contextualSpacing w:val="0"/>
      </w:pPr>
      <w:r>
        <w:tab/>
      </w:r>
      <w:r w:rsidRPr="00E5149E">
        <w:t xml:space="preserve">Kuatnya perubahan yang terjadi </w:t>
      </w:r>
      <w:r w:rsidR="00343EF8">
        <w:t xml:space="preserve">di semua aspek hidup </w:t>
      </w:r>
      <w:r w:rsidRPr="00E5149E">
        <w:t>sebagai akibat kemajuan teknologi informasi d</w:t>
      </w:r>
      <w:r>
        <w:t xml:space="preserve">ewasa ini, mendorong kepada tantangan yang semakin berat bagi dunia pendidikan.Tidak dapat dipungkiri bahwa keberhasilan dan keberlangsungan pembangunan bangsa ini terletak pada generasi muda berkualitas. Sebagaimana disampaikan </w:t>
      </w:r>
      <w:r w:rsidR="00343EF8">
        <w:t>Anita Rinawati</w:t>
      </w:r>
      <w:r>
        <w:t xml:space="preserve"> bahwa pendidikan </w:t>
      </w:r>
      <w:r w:rsidR="00343EF8">
        <w:t xml:space="preserve">membawa perubahan lebih baik sebab merupakan </w:t>
      </w:r>
      <w:r>
        <w:t xml:space="preserve">alat </w:t>
      </w:r>
      <w:r w:rsidR="00343EF8">
        <w:t xml:space="preserve">pembangun masyarakat yang </w:t>
      </w:r>
      <w:r>
        <w:t>strategis</w:t>
      </w:r>
      <w:r w:rsidR="00343EF8">
        <w:t>. Melaluinya dapat dilahirkan manusia berkualitas</w:t>
      </w:r>
      <w:r w:rsidR="00AC3A47">
        <w:t>.</w:t>
      </w:r>
      <w:r w:rsidR="00AC3A47">
        <w:rPr>
          <w:rStyle w:val="FootnoteReference"/>
        </w:rPr>
        <w:footnoteReference w:id="9"/>
      </w:r>
      <w:r w:rsidR="00117527">
        <w:t xml:space="preserve"> </w:t>
      </w:r>
      <w:r w:rsidR="00DE1B28">
        <w:t>Dalam p</w:t>
      </w:r>
      <w:r w:rsidR="00117527">
        <w:t>enyediaan manusia berkualitas</w:t>
      </w:r>
      <w:r w:rsidR="00DE1B28">
        <w:t xml:space="preserve">, dunia pendidikan tidak dapat mencapainya secara instan dan </w:t>
      </w:r>
      <w:r w:rsidR="00DE1B28">
        <w:lastRenderedPageBreak/>
        <w:t xml:space="preserve">tanpa suatu terobosan atau transformasi mengingat kondisi kualitas sumber daya manusia Indonesia yang masih jauh dari semestinya. Pendidikan Kristen sebagai bagian di dalam pendidikan nasional wajib pula melakukannya. </w:t>
      </w:r>
    </w:p>
    <w:p w:rsidR="00DE1B28" w:rsidRDefault="00DE1B28" w:rsidP="00DA6D0E">
      <w:pPr>
        <w:tabs>
          <w:tab w:val="clear" w:pos="567"/>
        </w:tabs>
        <w:spacing w:line="240" w:lineRule="auto"/>
        <w:ind w:left="0" w:firstLine="0"/>
        <w:contextualSpacing w:val="0"/>
      </w:pPr>
      <w:r>
        <w:tab/>
      </w:r>
      <w:r w:rsidR="00AE59AA">
        <w:t xml:space="preserve">Transformasi pendidikan Kristen perlu diupayakan secara serius karena sesuai dengan hakikatnya, membawa anak didik kepada perjumpaan dengan Tuhan. </w:t>
      </w:r>
      <w:r w:rsidR="00C73B7D">
        <w:t>Berkenaan dengan hal tersebut Juntak beropini bahwa pendidikan Kristen disyaratkan memiliki visi yang terarah pada transformasi baik berupa transformasi pengetahuan atau dalam iman, sehingga visi terutamanya adalah membawa anak didik pada  perjumpaan dengan Kristus.</w:t>
      </w:r>
      <w:r w:rsidR="00C73B7D">
        <w:rPr>
          <w:rStyle w:val="FootnoteReference"/>
        </w:rPr>
        <w:footnoteReference w:id="10"/>
      </w:r>
      <w:r w:rsidR="00C73B7D">
        <w:t xml:space="preserve">  </w:t>
      </w:r>
      <w:r w:rsidR="00AE59AA">
        <w:t xml:space="preserve">Kondisi itu dapat dibuktikan dengan perubahan karakter </w:t>
      </w:r>
      <w:r w:rsidR="00C73B7D">
        <w:t>anak didik menjadi</w:t>
      </w:r>
      <w:r w:rsidR="00AE59AA">
        <w:t xml:space="preserve"> seperti Kristus. Hal ini bukan upaya mudah karena pengaruh nilai-nilai duniawi sudah semakin kuat, dan fakta menunjukkan terjadinya perubahan pola hidup signifikan yang sesuai dengan nilai-nilai tersebut di masyarakat. Transformasi pendidikan Kristen tidak hanya menjadi tugas sekolah untuk melaksanakannya tetapi menjadi tugas bersama seluruh masyarakat Kristen sebagaimana yang Tuhan Yesus amanatkan dalam amanat agungNya (Matius 28:19-20).  </w:t>
      </w:r>
    </w:p>
    <w:p w:rsidR="00AC3A47" w:rsidRDefault="00AE59AA" w:rsidP="00DA6D0E">
      <w:pPr>
        <w:tabs>
          <w:tab w:val="clear" w:pos="567"/>
        </w:tabs>
        <w:spacing w:line="240" w:lineRule="auto"/>
        <w:ind w:left="0" w:firstLine="0"/>
        <w:contextualSpacing w:val="0"/>
      </w:pPr>
      <w:r>
        <w:tab/>
      </w:r>
      <w:r w:rsidR="00DA6D0E">
        <w:t xml:space="preserve">Terdapat beberapa dasar pentingnya transformasi pendidikan Kristen dilakukan yaitu antara lain: </w:t>
      </w:r>
      <w:r w:rsidR="00DA6D0E" w:rsidRPr="00DA6D0E">
        <w:rPr>
          <w:i/>
        </w:rPr>
        <w:t>pertama</w:t>
      </w:r>
      <w:r w:rsidR="00DA6D0E">
        <w:t>, terjadinya degradasi moral yang membutuhkan penanganan segera.</w:t>
      </w:r>
      <w:r w:rsidR="0082734A">
        <w:rPr>
          <w:rStyle w:val="FootnoteReference"/>
        </w:rPr>
        <w:footnoteReference w:id="11"/>
      </w:r>
      <w:r w:rsidR="00DA6D0E">
        <w:t xml:space="preserve"> Pendidikan kristen bertanggungjawab mentransmisikan nilai-nilai iman Kristen sehingga sangat dimungkinkan moralitas yang terwujud adalah moral mulia sesuai ajaran dalam iman Kristen. </w:t>
      </w:r>
      <w:r w:rsidR="00DA6D0E" w:rsidRPr="00DA6D0E">
        <w:rPr>
          <w:i/>
        </w:rPr>
        <w:t>Kedua,</w:t>
      </w:r>
      <w:r w:rsidR="00DA6D0E">
        <w:t xml:space="preserve"> adanya kebutuhan dan tantangan global yang perlu darurat segera dipenuhi akan sumber daya manusia unggul dalam intelektual, emosional, sosial dan spiritual. Pada keempat dimensi tersebut, spiritualitas menjadi dasar utama agar dimensi lain berjalan efektif, di sinilah kontribusi pendidikan Kristen sangat dibutuhkan. </w:t>
      </w:r>
      <w:r w:rsidR="00DA6D0E" w:rsidRPr="00DA6D0E">
        <w:rPr>
          <w:i/>
        </w:rPr>
        <w:t>Ketiga</w:t>
      </w:r>
      <w:r w:rsidR="00DA6D0E">
        <w:t>, degradasi moral mendorong kepada kebutuhan memanusiakan sesama sebagai manusia agar nilai-nilai kemanusian yang Tuhan ajarkan dapat diterapkan. Dalam hal ini peranan pendidikan Kristen sangat kuat.</w:t>
      </w:r>
    </w:p>
    <w:p w:rsidR="00AC3A47" w:rsidRDefault="00DA6D0E" w:rsidP="00565399">
      <w:pPr>
        <w:tabs>
          <w:tab w:val="clear" w:pos="567"/>
        </w:tabs>
        <w:spacing w:line="240" w:lineRule="auto"/>
        <w:ind w:left="0" w:firstLine="0"/>
        <w:contextualSpacing w:val="0"/>
      </w:pPr>
      <w:r>
        <w:tab/>
        <w:t xml:space="preserve">Pemaparan di atas telah dapat menjadi alasan kuat transformasi pendidikan Kristen perlu dilakukan. </w:t>
      </w:r>
      <w:r w:rsidR="00565399">
        <w:t xml:space="preserve">Pendidikan Kristen mutlak untuk ikut beradaptasi dalam menyelenggarakan pendidikan, baik pada </w:t>
      </w:r>
      <w:r w:rsidR="00565399" w:rsidRPr="00565399">
        <w:rPr>
          <w:i/>
        </w:rPr>
        <w:t>setting</w:t>
      </w:r>
      <w:r w:rsidR="00565399">
        <w:t xml:space="preserve"> sekolah, keluarga, gereja, maupun masyarakat luas. Dalam perkembangan zaman yang sudah mengarah kepada kefasikan ini, nilai-nilai Kekristenan sangat dibutuhkan sebagai “jalan terang” agar umat Tuhan terutama anak-anak melakukan pertobatan. Nilai kasih pada sesama misalnya, perlu dikembangkan dalam kehidupan bersama agar dapat mereduksi perilaku menyimpang umat percaya. Hal tersebut sebagai wujud kepedulian terhadap bangsa dan negara. </w:t>
      </w:r>
      <w:r w:rsidR="00AC3A47" w:rsidRPr="00AC3A47">
        <w:rPr>
          <w:rStyle w:val="FootnoteReference"/>
          <w:color w:val="222222"/>
          <w:shd w:val="clear" w:color="auto" w:fill="FFFFFF"/>
        </w:rPr>
        <w:footnoteReference w:id="12"/>
      </w:r>
      <w:r w:rsidR="00C47C36">
        <w:t xml:space="preserve"> Pendidikan Kristen merupakan alat strategis dalam merespons kebutuhan manusia yang bernilai tinggi sebagai sarana mencapai kemajuan hidup umat manusia.</w:t>
      </w:r>
    </w:p>
    <w:p w:rsidR="00C47C36" w:rsidRDefault="00C47C36" w:rsidP="00565399">
      <w:pPr>
        <w:tabs>
          <w:tab w:val="clear" w:pos="567"/>
        </w:tabs>
        <w:spacing w:line="240" w:lineRule="auto"/>
        <w:ind w:left="0" w:firstLine="0"/>
        <w:contextualSpacing w:val="0"/>
      </w:pPr>
    </w:p>
    <w:p w:rsidR="00C47C36" w:rsidRPr="00387556" w:rsidRDefault="00562072" w:rsidP="00C47C36">
      <w:pPr>
        <w:ind w:hanging="720"/>
        <w:rPr>
          <w:b/>
        </w:rPr>
      </w:pPr>
      <w:r>
        <w:rPr>
          <w:b/>
        </w:rPr>
        <w:t xml:space="preserve">Pengembangan Dimensi </w:t>
      </w:r>
      <w:r w:rsidR="00C47C36" w:rsidRPr="00E04D08">
        <w:rPr>
          <w:b/>
          <w:i/>
        </w:rPr>
        <w:t>Meta Learning</w:t>
      </w:r>
      <w:r w:rsidR="00C47C36">
        <w:rPr>
          <w:b/>
        </w:rPr>
        <w:t xml:space="preserve"> </w:t>
      </w:r>
    </w:p>
    <w:p w:rsidR="001340C4" w:rsidRDefault="00C47C36" w:rsidP="00CE558F">
      <w:pPr>
        <w:tabs>
          <w:tab w:val="clear" w:pos="567"/>
        </w:tabs>
        <w:spacing w:line="240" w:lineRule="auto"/>
        <w:ind w:left="0" w:firstLine="0"/>
        <w:contextualSpacing w:val="0"/>
      </w:pPr>
      <w:r>
        <w:tab/>
      </w:r>
      <w:r w:rsidR="006532A7">
        <w:t xml:space="preserve">Ketika memahami rangkaian kebutuhan pendidikan </w:t>
      </w:r>
      <w:r w:rsidR="0004756F">
        <w:t xml:space="preserve">pada </w:t>
      </w:r>
      <w:r w:rsidR="006532A7">
        <w:t xml:space="preserve">era saat ini yang semakin </w:t>
      </w:r>
      <w:r w:rsidR="00755E83">
        <w:t xml:space="preserve">kompleks dan besarnya </w:t>
      </w:r>
      <w:r w:rsidR="006532A7">
        <w:t xml:space="preserve">keragaman </w:t>
      </w:r>
      <w:r w:rsidR="00755E83">
        <w:t xml:space="preserve">tantangan yang menghadang, pendidikan Kristen perlu menerapkan transformasi yang menjangkau seluruh dimensi pendidikan secara holistik. </w:t>
      </w:r>
      <w:r w:rsidR="00CF43BA">
        <w:t xml:space="preserve">Tujuan pendidikan holistik adalah mengembangkan potensi-kompetensi anak didik </w:t>
      </w:r>
      <w:r w:rsidR="00E17E50">
        <w:t xml:space="preserve">secara seimbang </w:t>
      </w:r>
      <w:r w:rsidR="00E17E50">
        <w:lastRenderedPageBreak/>
        <w:t xml:space="preserve">dan terpadu </w:t>
      </w:r>
      <w:r w:rsidR="00CF43BA">
        <w:t>yang meliputi aspek intelektual, fisik, emosional, estetik,</w:t>
      </w:r>
      <w:r w:rsidR="00535852">
        <w:t xml:space="preserve"> </w:t>
      </w:r>
      <w:r w:rsidR="00CF43BA">
        <w:t>sosial</w:t>
      </w:r>
      <w:r w:rsidR="00535852">
        <w:t xml:space="preserve"> dan spiritual</w:t>
      </w:r>
      <w:r w:rsidR="00CF43BA">
        <w:t>.</w:t>
      </w:r>
      <w:r w:rsidR="00CF43BA">
        <w:rPr>
          <w:rStyle w:val="FootnoteReference"/>
        </w:rPr>
        <w:footnoteReference w:id="13"/>
      </w:r>
      <w:r w:rsidR="00CF43BA">
        <w:t xml:space="preserve"> </w:t>
      </w:r>
      <w:r w:rsidR="00755E83">
        <w:t>Dimensi pendidikan meliputi p</w:t>
      </w:r>
      <w:r w:rsidR="00CE558F">
        <w:t xml:space="preserve">engetahuan, </w:t>
      </w:r>
      <w:r w:rsidR="00755E83" w:rsidRPr="000944D1">
        <w:rPr>
          <w:i/>
        </w:rPr>
        <w:t>skill</w:t>
      </w:r>
      <w:r w:rsidR="00755E83">
        <w:t xml:space="preserve"> atau keterampilan, karakter, dan meta-l</w:t>
      </w:r>
      <w:r w:rsidR="00CE558F">
        <w:t>earning</w:t>
      </w:r>
      <w:r w:rsidR="00755E83">
        <w:t>.</w:t>
      </w:r>
      <w:r w:rsidR="000944D1">
        <w:rPr>
          <w:rStyle w:val="FootnoteReference"/>
        </w:rPr>
        <w:footnoteReference w:id="14"/>
      </w:r>
      <w:r w:rsidR="00F16751">
        <w:t xml:space="preserve"> Pendidikan Kristen d</w:t>
      </w:r>
      <w:r w:rsidR="00E17E50">
        <w:t xml:space="preserve">alam memenuhi hakikatnya </w:t>
      </w:r>
      <w:r w:rsidR="00F16751">
        <w:t>dituntut untuk menyelenggarakan pendidikan</w:t>
      </w:r>
      <w:r w:rsidR="001340C4">
        <w:t xml:space="preserve"> secara holistik. Hal itu dikarenakan pendidikan Kristen bertanggungjawab melahirkan manusia yang sempurna secara holistik: intelektual, emosional, sosial dan spiritual- serupa dengan Kristus (Mat. 5:48).</w:t>
      </w:r>
    </w:p>
    <w:p w:rsidR="00C0359A" w:rsidRDefault="001340C4" w:rsidP="00C12282">
      <w:pPr>
        <w:tabs>
          <w:tab w:val="clear" w:pos="567"/>
        </w:tabs>
        <w:spacing w:line="240" w:lineRule="auto"/>
        <w:ind w:left="0" w:firstLine="0"/>
        <w:contextualSpacing w:val="0"/>
      </w:pPr>
      <w:r>
        <w:tab/>
        <w:t>Dalam memenuhi prinsip holistik tersebut, p</w:t>
      </w:r>
      <w:r w:rsidR="00755E83">
        <w:t xml:space="preserve">endidikan Kristen sebagaimana pendidikan secara umum, perlu tetap berfokus kepada pengajaran tentang pengetahuan, dalam hal ini adalah pengetahuan Alkitab. Tetapi itu saja tidaklah cukup sebab pengetahuan Alkitab atau firman Tuhan harus dihidupi dalam </w:t>
      </w:r>
      <w:r w:rsidR="00605494">
        <w:t xml:space="preserve">keseharian. </w:t>
      </w:r>
      <w:r w:rsidR="0004756F">
        <w:t>Peserta didik diharapkan tidak saja kaya dengan pengetahuan atau ilmu agama tetapi lebih kepada iman yang benar kepada Kristus.</w:t>
      </w:r>
      <w:r w:rsidR="0004756F">
        <w:rPr>
          <w:rStyle w:val="FootnoteReference"/>
        </w:rPr>
        <w:footnoteReference w:id="15"/>
      </w:r>
      <w:r w:rsidR="0004756F">
        <w:t xml:space="preserve"> </w:t>
      </w:r>
      <w:r w:rsidR="00605494">
        <w:t xml:space="preserve">Implementasi firman Tuhan dalam kehidupan sehari-hari berarti akan menjadi keterampilan yang diperagakan. Dalam hal ini berarti pengetahuan dan keterampilan telah berintegrasi untuk kemudian membentuk karakter yang sesuai dengan nilai-nilai ajaran Alkitab. </w:t>
      </w:r>
      <w:r>
        <w:t>Kualitas</w:t>
      </w:r>
      <w:r w:rsidR="00CE558F">
        <w:t xml:space="preserve"> karakter</w:t>
      </w:r>
      <w:r>
        <w:t xml:space="preserve"> Kristus akan</w:t>
      </w:r>
      <w:r w:rsidR="00CE558F">
        <w:t xml:space="preserve"> membangun motivasi, ketahanan, dan kecerdasan sosial/emosional</w:t>
      </w:r>
      <w:r>
        <w:t xml:space="preserve"> yang sesuai dengan dasar Alkitab. </w:t>
      </w:r>
    </w:p>
    <w:p w:rsidR="00A17F7C" w:rsidRDefault="00C0359A" w:rsidP="00C12282">
      <w:pPr>
        <w:tabs>
          <w:tab w:val="clear" w:pos="567"/>
        </w:tabs>
        <w:spacing w:line="240" w:lineRule="auto"/>
        <w:ind w:left="0" w:firstLine="0"/>
        <w:contextualSpacing w:val="0"/>
      </w:pPr>
      <w:r>
        <w:tab/>
      </w:r>
      <w:r w:rsidR="001340C4">
        <w:t>Dimensi</w:t>
      </w:r>
      <w:r w:rsidR="00CE558F">
        <w:t xml:space="preserve"> </w:t>
      </w:r>
      <w:r w:rsidR="00CE558F" w:rsidRPr="001340C4">
        <w:rPr>
          <w:i/>
        </w:rPr>
        <w:t>meta-learning</w:t>
      </w:r>
      <w:r w:rsidR="001340C4">
        <w:rPr>
          <w:i/>
        </w:rPr>
        <w:t xml:space="preserve"> </w:t>
      </w:r>
      <w:r w:rsidR="00CE558F">
        <w:t xml:space="preserve">membantu </w:t>
      </w:r>
      <w:r w:rsidR="001340C4">
        <w:t>anak didi</w:t>
      </w:r>
      <w:r w:rsidR="00562072">
        <w:t>k</w:t>
      </w:r>
      <w:r w:rsidR="001340C4">
        <w:t xml:space="preserve"> </w:t>
      </w:r>
      <w:r w:rsidR="00CE558F">
        <w:t xml:space="preserve">menjadi pembelajar yang reflektif, mandiri, dan </w:t>
      </w:r>
      <w:r w:rsidR="001340C4">
        <w:t>terampil.</w:t>
      </w:r>
      <w:r w:rsidR="005F4C98">
        <w:tab/>
      </w:r>
      <w:r>
        <w:t xml:space="preserve"> </w:t>
      </w:r>
      <w:r w:rsidR="005F4C98">
        <w:t xml:space="preserve">Pendidikan pada dimensi pengetahuan, keterampilan dan kualitas karakter akan dapat efektif jika dilandaskan pada dimensi keempat yaitu </w:t>
      </w:r>
      <w:r w:rsidR="005F4C98" w:rsidRPr="005F4C98">
        <w:rPr>
          <w:i/>
          <w:color w:val="auto"/>
        </w:rPr>
        <w:t>meta-learning</w:t>
      </w:r>
      <w:r w:rsidR="005F4C98" w:rsidRPr="005F4C98">
        <w:rPr>
          <w:color w:val="auto"/>
        </w:rPr>
        <w:t xml:space="preserve"> </w:t>
      </w:r>
      <w:r w:rsidR="005F4C98">
        <w:t xml:space="preserve">(sering disebut belajar </w:t>
      </w:r>
      <w:r w:rsidR="00C12282">
        <w:t>bagaimana</w:t>
      </w:r>
      <w:r w:rsidR="005F4C98">
        <w:t xml:space="preserve"> belajar).</w:t>
      </w:r>
      <w:r w:rsidR="00721F34">
        <w:t xml:space="preserve"> </w:t>
      </w:r>
      <w:r w:rsidR="00FD52DE" w:rsidRPr="00FD52DE">
        <w:rPr>
          <w:i/>
        </w:rPr>
        <w:t>M</w:t>
      </w:r>
      <w:r w:rsidR="00721F34" w:rsidRPr="00721F34">
        <w:rPr>
          <w:i/>
        </w:rPr>
        <w:t>eta-learning</w:t>
      </w:r>
      <w:r w:rsidR="00721F34">
        <w:t xml:space="preserve"> </w:t>
      </w:r>
      <w:r w:rsidR="00FD52DE">
        <w:t>merupakan dimensi pendidikan di</w:t>
      </w:r>
      <w:r w:rsidR="00FD52DE" w:rsidRPr="00FD52DE">
        <w:t xml:space="preserve">mana </w:t>
      </w:r>
      <w:r w:rsidR="00FD52DE">
        <w:t>anak didik ber</w:t>
      </w:r>
      <w:r w:rsidR="00FD52DE" w:rsidRPr="00FD52DE">
        <w:t xml:space="preserve">latih </w:t>
      </w:r>
      <w:r w:rsidR="00E24676">
        <w:t xml:space="preserve">mengalami proses </w:t>
      </w:r>
      <w:r w:rsidR="00FD52DE" w:rsidRPr="00FD52DE">
        <w:t>refleksi</w:t>
      </w:r>
      <w:r>
        <w:rPr>
          <w:rStyle w:val="FootnoteReference"/>
        </w:rPr>
        <w:footnoteReference w:id="16"/>
      </w:r>
      <w:r w:rsidR="00FD52DE">
        <w:t xml:space="preserve"> </w:t>
      </w:r>
      <w:r w:rsidR="00FD52DE" w:rsidRPr="00C12282">
        <w:t xml:space="preserve">atau dapat pula disebut sebagai dimensi reflektifitas. </w:t>
      </w:r>
      <w:r w:rsidR="00C6525E" w:rsidRPr="00C12282">
        <w:t xml:space="preserve">Pada dimensi ini dilakukan pembelajaran tentang </w:t>
      </w:r>
      <w:r w:rsidR="00FD52DE" w:rsidRPr="00C12282">
        <w:t>bagaimana melakukan pembelajaran, melakukan internalisasi cara berpikir</w:t>
      </w:r>
      <w:r w:rsidR="00C6525E" w:rsidRPr="00C12282">
        <w:t xml:space="preserve">, menumbuhkan dorongan untuk berusaha, </w:t>
      </w:r>
      <w:r w:rsidR="00FD52DE" w:rsidRPr="00C12282">
        <w:t xml:space="preserve">dan belajar bagaimana menyesuaikan pembelajaran </w:t>
      </w:r>
      <w:r w:rsidR="00C6525E" w:rsidRPr="00C12282">
        <w:t>serta sikap-</w:t>
      </w:r>
      <w:r w:rsidR="00FD52DE" w:rsidRPr="00C12282">
        <w:t xml:space="preserve">perilaku </w:t>
      </w:r>
      <w:r w:rsidR="00C6525E" w:rsidRPr="00C12282">
        <w:t xml:space="preserve">sesuai </w:t>
      </w:r>
      <w:r w:rsidR="00FD52DE" w:rsidRPr="00C12282">
        <w:t xml:space="preserve"> tujuan</w:t>
      </w:r>
      <w:r w:rsidR="00EA5BDA" w:rsidRPr="00C12282">
        <w:t xml:space="preserve"> pembelajaran. Pada intinya, </w:t>
      </w:r>
      <w:r w:rsidR="00C12282" w:rsidRPr="00C12282">
        <w:rPr>
          <w:i/>
        </w:rPr>
        <w:t>meta-learning</w:t>
      </w:r>
      <w:r w:rsidR="00C12282" w:rsidRPr="00C12282">
        <w:t xml:space="preserve"> dibutuhkan agar anak didik dapat mengenali kelemahan  secara efektif dan mendorong untuk memperbaiki diri. Melalui </w:t>
      </w:r>
      <w:r w:rsidR="00C12282" w:rsidRPr="00C12282">
        <w:rPr>
          <w:i/>
        </w:rPr>
        <w:t>meta-learning</w:t>
      </w:r>
      <w:r w:rsidR="00C12282" w:rsidRPr="00C12282">
        <w:t xml:space="preserve"> anak didik dapat secara efektif merencanakan, memantau, dan mengevaluasi strategi belajar.</w:t>
      </w:r>
      <w:r w:rsidR="00A17F7C">
        <w:t xml:space="preserve">  P</w:t>
      </w:r>
      <w:r w:rsidR="00C12282">
        <w:t xml:space="preserve">engembangan dimensi </w:t>
      </w:r>
      <w:r w:rsidR="00C12282" w:rsidRPr="00034001">
        <w:rPr>
          <w:i/>
        </w:rPr>
        <w:t>meta-learning</w:t>
      </w:r>
      <w:r w:rsidR="00C12282">
        <w:t xml:space="preserve"> yang berhasil akan meningkatkan kemandirian anak didik</w:t>
      </w:r>
      <w:r w:rsidR="00A17F7C">
        <w:t xml:space="preserve">. </w:t>
      </w:r>
      <w:r w:rsidR="00C12282">
        <w:t xml:space="preserve"> </w:t>
      </w:r>
    </w:p>
    <w:p w:rsidR="003E7127" w:rsidRDefault="00034001" w:rsidP="003E7127">
      <w:pPr>
        <w:tabs>
          <w:tab w:val="clear" w:pos="567"/>
        </w:tabs>
        <w:spacing w:line="240" w:lineRule="auto"/>
        <w:ind w:left="0" w:firstLine="0"/>
        <w:contextualSpacing w:val="0"/>
      </w:pPr>
      <w:r>
        <w:tab/>
      </w:r>
      <w:r w:rsidRPr="00E04D08">
        <w:t xml:space="preserve">Tujuan dari </w:t>
      </w:r>
      <w:r w:rsidRPr="00034001">
        <w:rPr>
          <w:i/>
        </w:rPr>
        <w:t>m</w:t>
      </w:r>
      <w:r w:rsidR="00E04D08" w:rsidRPr="00034001">
        <w:rPr>
          <w:i/>
        </w:rPr>
        <w:t>eta-learning</w:t>
      </w:r>
      <w:r>
        <w:t xml:space="preserve"> </w:t>
      </w:r>
      <w:r w:rsidR="00E04D08" w:rsidRPr="00E04D08">
        <w:t xml:space="preserve">adalah efektifitas </w:t>
      </w:r>
      <w:r>
        <w:t xml:space="preserve">pendidikan pada tataran kognitif atau kemampuan </w:t>
      </w:r>
      <w:r w:rsidR="00FE6F0E">
        <w:t xml:space="preserve">dalam hal </w:t>
      </w:r>
      <w:r>
        <w:t xml:space="preserve">pemahaman dan berlanjut pada tataran </w:t>
      </w:r>
      <w:r w:rsidR="00FE6F0E">
        <w:t xml:space="preserve">praktis yaitu pembentukan karakter. Pengembangan dimensi </w:t>
      </w:r>
      <w:r w:rsidR="00FE6F0E" w:rsidRPr="0019083D">
        <w:rPr>
          <w:i/>
        </w:rPr>
        <w:t>meta-learning</w:t>
      </w:r>
      <w:r w:rsidR="00FE6F0E">
        <w:t xml:space="preserve"> ini dapat diimplementasikan pada semua unit pendidikan mulai dari keluarga, sekolah, gereja, lemb</w:t>
      </w:r>
      <w:r w:rsidR="0019083D">
        <w:t>a</w:t>
      </w:r>
      <w:r w:rsidR="00FE6F0E">
        <w:t>ga pendidikan dan masyarakat luas karena berlandaskan pada pe</w:t>
      </w:r>
      <w:r w:rsidR="00E24676">
        <w:t>n</w:t>
      </w:r>
      <w:r w:rsidR="00FE6F0E">
        <w:t>galaman</w:t>
      </w:r>
      <w:r w:rsidR="00E04D08" w:rsidRPr="00E04D08">
        <w:t>.</w:t>
      </w:r>
      <w:r w:rsidR="00E04D08">
        <w:rPr>
          <w:rStyle w:val="FootnoteReference"/>
        </w:rPr>
        <w:footnoteReference w:id="17"/>
      </w:r>
      <w:r w:rsidR="00E24676" w:rsidRPr="00E24676">
        <w:rPr>
          <w:i/>
        </w:rPr>
        <w:t>Meta-learning</w:t>
      </w:r>
      <w:r w:rsidR="00E24676">
        <w:t xml:space="preserve"> sangat penting untuk </w:t>
      </w:r>
      <w:r w:rsidR="00944EF1">
        <w:t>menumbuhkan</w:t>
      </w:r>
      <w:r w:rsidR="00E24676">
        <w:t xml:space="preserve"> kebiasaan</w:t>
      </w:r>
      <w:r w:rsidR="00944EF1">
        <w:t xml:space="preserve"> </w:t>
      </w:r>
      <w:r w:rsidR="00E24676">
        <w:t xml:space="preserve">belajar </w:t>
      </w:r>
      <w:r w:rsidR="00944EF1">
        <w:t>sepanjang hayat</w:t>
      </w:r>
      <w:r w:rsidR="00E24676">
        <w:t xml:space="preserve"> dan pembelajaran </w:t>
      </w:r>
      <w:r w:rsidR="00944EF1">
        <w:t>dimensi-</w:t>
      </w:r>
      <w:r w:rsidR="00E24676">
        <w:t>dimensi lainnya</w:t>
      </w:r>
      <w:r w:rsidR="00944EF1">
        <w:t>.</w:t>
      </w:r>
      <w:r w:rsidR="00E24676">
        <w:rPr>
          <w:rStyle w:val="FootnoteReference"/>
        </w:rPr>
        <w:footnoteReference w:id="18"/>
      </w:r>
      <w:r w:rsidR="003E7127" w:rsidRPr="003E7127">
        <w:t xml:space="preserve"> </w:t>
      </w:r>
      <w:r w:rsidR="003E7127">
        <w:t xml:space="preserve">Sesuai dengan uraian tersebut maka </w:t>
      </w:r>
      <w:r w:rsidR="003E7127" w:rsidRPr="003E7127">
        <w:rPr>
          <w:i/>
        </w:rPr>
        <w:t>meta-learning</w:t>
      </w:r>
      <w:r w:rsidR="003E7127">
        <w:t xml:space="preserve"> dapat dinyatakan sebagai proses pembelajaran yang berorientasi pada anak didik (manusia) bersama dengan pengalaman yang dimiliki dan bersifat berkelanjutan. Hasil pembelajaran tersebut dapat diwariskan kepada generasi selanjutnya. Oleh sebab itu, pengembangan dimensi meta-learning sangatlah penting untuk diterapkan apalagi </w:t>
      </w:r>
      <w:r w:rsidR="003E7127">
        <w:lastRenderedPageBreak/>
        <w:t>mengingat dunia saat ini berkeadaan VUCA- penuh gejolak, ketidakpastian, kompleksitas tinggi dan situasi membingungkan (</w:t>
      </w:r>
      <w:r w:rsidR="003E7127" w:rsidRPr="003E7127">
        <w:rPr>
          <w:i/>
        </w:rPr>
        <w:t>volatility-uncertainty-complexity and ambiguity</w:t>
      </w:r>
      <w:r w:rsidR="003E7127">
        <w:t xml:space="preserve">). </w:t>
      </w:r>
    </w:p>
    <w:p w:rsidR="003E7127" w:rsidRDefault="003E7127" w:rsidP="003E7127">
      <w:pPr>
        <w:tabs>
          <w:tab w:val="clear" w:pos="567"/>
        </w:tabs>
        <w:spacing w:line="240" w:lineRule="auto"/>
        <w:ind w:left="0" w:firstLine="0"/>
        <w:contextualSpacing w:val="0"/>
      </w:pPr>
      <w:r>
        <w:tab/>
        <w:t>Situasi VUCA masa ini tidak dapat diimbangi oleh sumber daya manusia yang berkualitas sama dengan sebelum era ini terjadi. Hal itu semakin menegaskan pernyataan bahwa  pembentukan atau pembangunan kualitas manusia saat ini dituntut untuk dapat memenuhi prinsip kedalaman dan keluasan. Seperti misalnya kedalaman keterampilan sangat dibutuhkan di era ini dan dari aspek keluasan adalah keluasan pengetahuan yang memenuhi</w:t>
      </w:r>
      <w:r w:rsidRPr="003E7127">
        <w:rPr>
          <w:i/>
        </w:rPr>
        <w:t xml:space="preserve"> t</w:t>
      </w:r>
      <w:r>
        <w:rPr>
          <w:i/>
        </w:rPr>
        <w:t>ransdis</w:t>
      </w:r>
      <w:r w:rsidRPr="003E7127">
        <w:rPr>
          <w:i/>
        </w:rPr>
        <w:t>ipliner</w:t>
      </w:r>
      <w:r>
        <w:t xml:space="preserve"> sebab era ini menuntut kolaborasi. Dalam konteks pendidikan Kristen hal tersebut dapat diwujudkan dengan upaya membentuk </w:t>
      </w:r>
      <w:r w:rsidR="00A9220C">
        <w:t xml:space="preserve">anak didik dengan </w:t>
      </w:r>
      <w:r>
        <w:t>kedalaman iman yang semakin mengakar di dalam Kristus sehingga terampil mengatasi persoalan kehidupan dan keluasan untuk mengembangkan diri-berkarakter sempurna sehingga mampu menjadi saksiNya dalam berkehidupan.</w:t>
      </w:r>
    </w:p>
    <w:p w:rsidR="005F4C98" w:rsidRDefault="005F4C98" w:rsidP="00CE558F">
      <w:pPr>
        <w:tabs>
          <w:tab w:val="clear" w:pos="567"/>
        </w:tabs>
        <w:spacing w:line="240" w:lineRule="auto"/>
        <w:ind w:left="0" w:firstLine="0"/>
        <w:contextualSpacing w:val="0"/>
      </w:pPr>
    </w:p>
    <w:p w:rsidR="00C47C36" w:rsidRDefault="00A9220C" w:rsidP="00565399">
      <w:pPr>
        <w:tabs>
          <w:tab w:val="clear" w:pos="567"/>
        </w:tabs>
        <w:spacing w:line="240" w:lineRule="auto"/>
        <w:ind w:left="0" w:firstLine="0"/>
        <w:contextualSpacing w:val="0"/>
        <w:rPr>
          <w:b/>
        </w:rPr>
      </w:pPr>
      <w:r w:rsidRPr="00A9220C">
        <w:rPr>
          <w:b/>
          <w:i/>
        </w:rPr>
        <w:t>Meta</w:t>
      </w:r>
      <w:r>
        <w:rPr>
          <w:b/>
          <w:i/>
        </w:rPr>
        <w:t>-</w:t>
      </w:r>
      <w:r w:rsidRPr="00A9220C">
        <w:rPr>
          <w:b/>
          <w:i/>
        </w:rPr>
        <w:t xml:space="preserve"> Learning</w:t>
      </w:r>
      <w:r w:rsidRPr="00A9220C">
        <w:rPr>
          <w:b/>
        </w:rPr>
        <w:t xml:space="preserve"> da</w:t>
      </w:r>
      <w:r w:rsidR="004F1413">
        <w:rPr>
          <w:b/>
        </w:rPr>
        <w:t xml:space="preserve">n Pendidikan Kristen </w:t>
      </w:r>
    </w:p>
    <w:p w:rsidR="00A9220C" w:rsidRDefault="00A9220C" w:rsidP="00565399">
      <w:pPr>
        <w:tabs>
          <w:tab w:val="clear" w:pos="567"/>
        </w:tabs>
        <w:spacing w:line="240" w:lineRule="auto"/>
        <w:ind w:left="0" w:firstLine="0"/>
        <w:contextualSpacing w:val="0"/>
        <w:rPr>
          <w:b/>
        </w:rPr>
      </w:pPr>
    </w:p>
    <w:p w:rsidR="00A9220C" w:rsidRDefault="00A9220C" w:rsidP="00565399">
      <w:pPr>
        <w:tabs>
          <w:tab w:val="clear" w:pos="567"/>
        </w:tabs>
        <w:spacing w:line="240" w:lineRule="auto"/>
        <w:ind w:left="0" w:firstLine="0"/>
        <w:contextualSpacing w:val="0"/>
      </w:pPr>
      <w:r>
        <w:rPr>
          <w:b/>
        </w:rPr>
        <w:tab/>
      </w:r>
      <w:r w:rsidR="007B63DE" w:rsidRPr="007B63DE">
        <w:t>Sama halnya dengan upaya pada dunia pendidikan secara umum, dimensi</w:t>
      </w:r>
      <w:r w:rsidR="007B63DE">
        <w:rPr>
          <w:b/>
        </w:rPr>
        <w:t xml:space="preserve">  </w:t>
      </w:r>
      <w:r w:rsidR="007B63DE" w:rsidRPr="007B63DE">
        <w:rPr>
          <w:i/>
        </w:rPr>
        <w:t>meta-learning</w:t>
      </w:r>
      <w:r w:rsidR="007B63DE">
        <w:rPr>
          <w:i/>
        </w:rPr>
        <w:t xml:space="preserve"> </w:t>
      </w:r>
      <w:r w:rsidR="007B63DE">
        <w:t>perlu menjadi fokus pengembangan</w:t>
      </w:r>
      <w:r w:rsidR="00525C8A">
        <w:t xml:space="preserve"> pula dalam transformasi pendidikan Kristen</w:t>
      </w:r>
      <w:r w:rsidR="007B63DE">
        <w:t xml:space="preserve">. </w:t>
      </w:r>
      <w:r w:rsidR="00525C8A">
        <w:t xml:space="preserve">Dimensi </w:t>
      </w:r>
      <w:r w:rsidR="00525C8A" w:rsidRPr="00525C8A">
        <w:rPr>
          <w:i/>
        </w:rPr>
        <w:t>meta-learning</w:t>
      </w:r>
      <w:r w:rsidR="00525C8A">
        <w:t xml:space="preserve"> secara sederhana diartikan sebagai kemampuan memelajari bagaimana untuk belajar mengenai kehidupan sebagai umat Tuhan. Kemampuan tersebut didasarkan dari pengalaman yang dilalui </w:t>
      </w:r>
      <w:r w:rsidR="00887EA2">
        <w:t>untuk kemudian dapat memberikan atau membentuk refleksi untuk dipergunakan sebagai acuan menjalani kehidupan di masa depan</w:t>
      </w:r>
      <w:r w:rsidR="002233CF">
        <w:t xml:space="preserve"> (Yos 1:8)</w:t>
      </w:r>
      <w:r w:rsidR="00887EA2">
        <w:t xml:space="preserve">. Dengan demikian dapat dinyatakan bahwa sumber atau materi dalam dimensi </w:t>
      </w:r>
      <w:r w:rsidR="00887EA2" w:rsidRPr="00887EA2">
        <w:rPr>
          <w:i/>
        </w:rPr>
        <w:t>meta-learning</w:t>
      </w:r>
      <w:r w:rsidR="00887EA2">
        <w:t xml:space="preserve"> adalah pengalaman atau peristiwa-peristiwa yang tertangkap oleh panca indra dan terekam dalam memori. Pengalaman tersebut merupakan peristiwa yang bernilai, bukan sekedar pengalaman hidup tanpa nilai.   </w:t>
      </w:r>
    </w:p>
    <w:p w:rsidR="000B27F8" w:rsidRDefault="000B27F8" w:rsidP="00565399">
      <w:pPr>
        <w:tabs>
          <w:tab w:val="clear" w:pos="567"/>
        </w:tabs>
        <w:spacing w:line="240" w:lineRule="auto"/>
        <w:ind w:left="0" w:firstLine="0"/>
        <w:contextualSpacing w:val="0"/>
      </w:pPr>
      <w:r>
        <w:tab/>
      </w:r>
      <w:r w:rsidR="008146A6">
        <w:t xml:space="preserve">Pembelajaran </w:t>
      </w:r>
      <w:r w:rsidR="008146A6" w:rsidRPr="00C0359A">
        <w:rPr>
          <w:i/>
        </w:rPr>
        <w:t>m</w:t>
      </w:r>
      <w:r w:rsidRPr="00C0359A">
        <w:rPr>
          <w:i/>
        </w:rPr>
        <w:t>eta</w:t>
      </w:r>
      <w:r w:rsidRPr="008146A6">
        <w:rPr>
          <w:i/>
        </w:rPr>
        <w:t>-learning</w:t>
      </w:r>
      <w:r>
        <w:t xml:space="preserve"> menjadi sangat penting sebab pendidikan Kristen bertujuan mengajarkan warisan-warisan pengalaman para tokoh iman</w:t>
      </w:r>
      <w:r w:rsidR="008146A6">
        <w:t xml:space="preserve"> di masa lalu</w:t>
      </w:r>
      <w:r>
        <w:t xml:space="preserve">. Menurut Felia Limbong, </w:t>
      </w:r>
      <w:r w:rsidR="008146A6">
        <w:t>pendidikan Kristen mengajarkan anak didik agar mendapatkan warisan kebenaran atau iman Kristen sehingga dapat memiliki keyakinan atas imannya dan berani menyatakan iman itu dalam kehidupannya.</w:t>
      </w:r>
      <w:r>
        <w:rPr>
          <w:rStyle w:val="FootnoteReference"/>
        </w:rPr>
        <w:footnoteReference w:id="19"/>
      </w:r>
      <w:r w:rsidR="004F1413">
        <w:t xml:space="preserve"> Tujuan pendidikan Kristen tidak sekedar membentuk karakter namun lebih dalam daripada itu yaitu membentuk anak didik yang berkemampuan melakukan refleksi atas setiap peristiwa hidupnya untuk kemudian dapat menemukan atau mengalami Tuhan dari peristiwa tersebut. Anak didik yang mengalami Tuhan dalam kehidupannya akan hidup dituntun oleh Roh sehingga kualitas dirinya akan segambar serupa dengan Tuhan. Inilah yang menjadi ciri keberhasilan pendidikan Kristen.</w:t>
      </w:r>
    </w:p>
    <w:p w:rsidR="000B27F8" w:rsidRPr="00C0359A" w:rsidRDefault="001C7003" w:rsidP="00B4361C">
      <w:pPr>
        <w:tabs>
          <w:tab w:val="clear" w:pos="567"/>
        </w:tabs>
        <w:spacing w:line="240" w:lineRule="auto"/>
        <w:ind w:left="0" w:firstLine="0"/>
        <w:contextualSpacing w:val="0"/>
      </w:pPr>
      <w:r>
        <w:tab/>
      </w:r>
      <w:r w:rsidR="00B4361C">
        <w:t xml:space="preserve">Pada intinya, </w:t>
      </w:r>
      <w:r w:rsidR="00B4361C" w:rsidRPr="00B4361C">
        <w:rPr>
          <w:i/>
        </w:rPr>
        <w:t>meta-learning</w:t>
      </w:r>
      <w:r w:rsidR="00B4361C">
        <w:t xml:space="preserve"> memberikan stimulasi kepada anak didik  untuk dapat memiliki kesadaran dan kemampuan memanfaatkan anugerah istimewa berupa pengalaman pribadinya sebagai  materi pembelajaran. </w:t>
      </w:r>
      <w:r w:rsidR="00330403">
        <w:t xml:space="preserve">Stimulasi dan pengalaman pribadi tersebut dapat dilatih melalui pengalaman yang dibentuk atau diciptakan di dunia nyata. </w:t>
      </w:r>
      <w:r w:rsidR="00B4361C">
        <w:t>S</w:t>
      </w:r>
      <w:r>
        <w:t>ejalan dengan</w:t>
      </w:r>
      <w:r w:rsidR="00B4361C">
        <w:t xml:space="preserve"> pengertian tersebut</w:t>
      </w:r>
      <w:r>
        <w:t xml:space="preserve">, pendidikan Kristen pada hakikatnya bukanlah sebatas pada pelajaran atau pembelajaran, namun merupakan sebuah perjalanan atau proses kehidupan yang berlangsung sepanjang hayat. </w:t>
      </w:r>
      <w:r w:rsidR="0082734A">
        <w:t>Pendidikan adalah pembelajaran seumur hidup sebab pendidikan adalah bagian integral dari kehidupan itu sendiri.</w:t>
      </w:r>
      <w:r w:rsidR="0082734A">
        <w:rPr>
          <w:rStyle w:val="FootnoteReference"/>
        </w:rPr>
        <w:footnoteReference w:id="20"/>
      </w:r>
      <w:r>
        <w:t xml:space="preserve">Hal inilah yang perlu terus disadari dan dijaga oleh seluruh umat Tuhan agar pendidikan Kristen dapat terus diaktualisasikan sesuai dengan hakikatnya. Pendidikan Kristen yang bertransformasi dengan menerapkan </w:t>
      </w:r>
      <w:r w:rsidRPr="001C7003">
        <w:rPr>
          <w:i/>
        </w:rPr>
        <w:t>meta-learning</w:t>
      </w:r>
      <w:r>
        <w:t xml:space="preserve"> akan </w:t>
      </w:r>
      <w:r>
        <w:lastRenderedPageBreak/>
        <w:t xml:space="preserve">dapat secara optimal memenuhi </w:t>
      </w:r>
      <w:r w:rsidRPr="00C0359A">
        <w:t xml:space="preserve">fungsinya sebagai alat Tuhan untuk melahirkan </w:t>
      </w:r>
      <w:r w:rsidR="006555B9" w:rsidRPr="00C0359A">
        <w:t>anak didik yang berkodrat Ilahi.</w:t>
      </w:r>
    </w:p>
    <w:p w:rsidR="001C7003" w:rsidRPr="00C0359A" w:rsidRDefault="001C7003" w:rsidP="00565399">
      <w:pPr>
        <w:tabs>
          <w:tab w:val="clear" w:pos="567"/>
        </w:tabs>
        <w:spacing w:line="240" w:lineRule="auto"/>
        <w:ind w:left="0" w:firstLine="0"/>
        <w:contextualSpacing w:val="0"/>
      </w:pPr>
    </w:p>
    <w:p w:rsidR="00265073" w:rsidRDefault="00265073" w:rsidP="00265073">
      <w:pPr>
        <w:tabs>
          <w:tab w:val="clear" w:pos="567"/>
        </w:tabs>
        <w:spacing w:line="240" w:lineRule="auto"/>
        <w:ind w:left="0" w:firstLine="0"/>
        <w:contextualSpacing w:val="0"/>
        <w:rPr>
          <w:b/>
        </w:rPr>
      </w:pPr>
      <w:r w:rsidRPr="00C0359A">
        <w:rPr>
          <w:b/>
        </w:rPr>
        <w:t>Aplikasi Meta Learning Sebagai Transformasi Pendidikan Kristen</w:t>
      </w:r>
    </w:p>
    <w:p w:rsidR="00C0359A" w:rsidRPr="00C0359A" w:rsidRDefault="00C0359A" w:rsidP="00265073">
      <w:pPr>
        <w:tabs>
          <w:tab w:val="clear" w:pos="567"/>
        </w:tabs>
        <w:spacing w:line="240" w:lineRule="auto"/>
        <w:ind w:left="0" w:firstLine="0"/>
        <w:contextualSpacing w:val="0"/>
        <w:rPr>
          <w:b/>
        </w:rPr>
      </w:pPr>
    </w:p>
    <w:p w:rsidR="00265073" w:rsidRPr="00C0359A" w:rsidRDefault="00265073" w:rsidP="00265073">
      <w:pPr>
        <w:tabs>
          <w:tab w:val="clear" w:pos="567"/>
        </w:tabs>
        <w:spacing w:line="240" w:lineRule="auto"/>
        <w:ind w:left="0" w:firstLine="0"/>
        <w:contextualSpacing w:val="0"/>
      </w:pPr>
      <w:r w:rsidRPr="00C0359A">
        <w:rPr>
          <w:b/>
        </w:rPr>
        <w:tab/>
      </w:r>
      <w:r w:rsidRPr="00C0359A">
        <w:t>Transformasi pendidikan Kristen dilakukan dengan pengintegrasian semua dimensi pendidikan yang ada, yaitu pengetahuan, keterampilan, karakter</w:t>
      </w:r>
      <w:r w:rsidR="002D307F" w:rsidRPr="00C0359A">
        <w:t xml:space="preserve">, </w:t>
      </w:r>
      <w:r w:rsidRPr="00C0359A">
        <w:t xml:space="preserve">dan </w:t>
      </w:r>
      <w:r w:rsidRPr="00C0359A">
        <w:rPr>
          <w:i/>
        </w:rPr>
        <w:t>meta-learning.</w:t>
      </w:r>
      <w:r w:rsidRPr="00C0359A">
        <w:t xml:space="preserve"> </w:t>
      </w:r>
      <w:r w:rsidR="002D307F" w:rsidRPr="00C0359A">
        <w:t xml:space="preserve">Pengetahuan </w:t>
      </w:r>
      <w:r w:rsidR="00145CED" w:rsidRPr="00C0359A">
        <w:t>adalah apa</w:t>
      </w:r>
      <w:r w:rsidR="002D307F" w:rsidRPr="00C0359A">
        <w:t xml:space="preserve"> yang diketahui dan dipahami (area kognitif), keterampilan  berbicara tentang bagaimana menerapkan apa yang dipahami dan diketahui, sedangkan karakter adalah bagaimana berperilaku dan bertindak, dan terakhir </w:t>
      </w:r>
      <w:r w:rsidR="002D307F" w:rsidRPr="00C0359A">
        <w:rPr>
          <w:i/>
        </w:rPr>
        <w:t>meta-learning</w:t>
      </w:r>
      <w:r w:rsidR="002D307F" w:rsidRPr="00C0359A">
        <w:t xml:space="preserve"> adalah kemampuan belajar atau berefleksi dari peristiwa kehidupan.  </w:t>
      </w:r>
      <w:r w:rsidRPr="00C0359A">
        <w:t xml:space="preserve">Dari keempat dimensi tersebut, </w:t>
      </w:r>
      <w:r w:rsidRPr="00C0359A">
        <w:rPr>
          <w:i/>
        </w:rPr>
        <w:t>meta-learning</w:t>
      </w:r>
      <w:r w:rsidRPr="00C0359A">
        <w:t xml:space="preserve"> menjadi </w:t>
      </w:r>
      <w:r w:rsidR="009F570B" w:rsidRPr="00C0359A">
        <w:t xml:space="preserve">semacam payung atau dimensi yang menaungi ketiga dimensi lainnya, dalam artian bahwa dimensi pengetahuan, keterampilan dan karakter tidak akan membawa kepada tujuan pendidikan Kristen- yaitu keselamatan kekal- jika tanpa </w:t>
      </w:r>
      <w:r w:rsidR="00145CED" w:rsidRPr="00C0359A">
        <w:t>proses</w:t>
      </w:r>
      <w:r w:rsidR="009F570B" w:rsidRPr="00C0359A">
        <w:t xml:space="preserve"> melakukan refleksi hidup</w:t>
      </w:r>
      <w:r w:rsidR="00145CED" w:rsidRPr="00C0359A">
        <w:t xml:space="preserve"> yang melahirkan pengalaman berjumpa Tuhan.</w:t>
      </w:r>
    </w:p>
    <w:p w:rsidR="000E3994" w:rsidRDefault="00791793" w:rsidP="00265073">
      <w:pPr>
        <w:tabs>
          <w:tab w:val="clear" w:pos="567"/>
        </w:tabs>
        <w:spacing w:line="240" w:lineRule="auto"/>
        <w:ind w:left="0" w:firstLine="0"/>
        <w:contextualSpacing w:val="0"/>
      </w:pPr>
      <w:r w:rsidRPr="00C0359A">
        <w:tab/>
        <w:t>Untuk dapat menemukan atau berkemampuan melakukan  refleksi maka anak didik perlu dilatih secara berkesinambungan.</w:t>
      </w:r>
      <w:r w:rsidR="00B4361C" w:rsidRPr="00C0359A">
        <w:t xml:space="preserve"> </w:t>
      </w:r>
      <w:r w:rsidR="00330403" w:rsidRPr="00C0359A">
        <w:t xml:space="preserve">Secara garis besar, pembelajaran </w:t>
      </w:r>
      <w:r w:rsidR="00330403" w:rsidRPr="00C0359A">
        <w:rPr>
          <w:i/>
        </w:rPr>
        <w:t xml:space="preserve">meta-learning </w:t>
      </w:r>
      <w:r w:rsidR="00330403" w:rsidRPr="00C0359A">
        <w:t xml:space="preserve">dapat </w:t>
      </w:r>
      <w:r w:rsidR="00330403" w:rsidRPr="006323B6">
        <w:rPr>
          <w:color w:val="auto"/>
        </w:rPr>
        <w:t>diterapkan dengan dua pendekatan yaitu pendekatan aksi</w:t>
      </w:r>
      <w:r w:rsidR="000E3994" w:rsidRPr="006323B6">
        <w:rPr>
          <w:color w:val="auto"/>
        </w:rPr>
        <w:t>-relasi</w:t>
      </w:r>
      <w:r w:rsidR="00330403" w:rsidRPr="006323B6">
        <w:rPr>
          <w:color w:val="auto"/>
        </w:rPr>
        <w:t xml:space="preserve"> dan kolaborasi. </w:t>
      </w:r>
      <w:r w:rsidR="00330403" w:rsidRPr="006323B6">
        <w:rPr>
          <w:i/>
          <w:color w:val="auto"/>
        </w:rPr>
        <w:t>Satu</w:t>
      </w:r>
      <w:r w:rsidR="00330403" w:rsidRPr="006323B6">
        <w:rPr>
          <w:color w:val="auto"/>
        </w:rPr>
        <w:t>, pendekatan aksi</w:t>
      </w:r>
      <w:r w:rsidR="000E3994" w:rsidRPr="006323B6">
        <w:rPr>
          <w:color w:val="auto"/>
        </w:rPr>
        <w:t>-relasi</w:t>
      </w:r>
      <w:r w:rsidR="00330403" w:rsidRPr="006323B6">
        <w:rPr>
          <w:color w:val="auto"/>
        </w:rPr>
        <w:t xml:space="preserve"> merupakan transformasi pendidikan Kristen yang diupayakan melalui penerapan pengembangan dimensi </w:t>
      </w:r>
      <w:r w:rsidR="00330403" w:rsidRPr="006323B6">
        <w:rPr>
          <w:i/>
          <w:color w:val="auto"/>
        </w:rPr>
        <w:t>meta-learning</w:t>
      </w:r>
      <w:r w:rsidR="00330403" w:rsidRPr="006323B6">
        <w:rPr>
          <w:color w:val="auto"/>
        </w:rPr>
        <w:t xml:space="preserve"> </w:t>
      </w:r>
      <w:r w:rsidR="000E3994" w:rsidRPr="006323B6">
        <w:rPr>
          <w:color w:val="auto"/>
        </w:rPr>
        <w:t xml:space="preserve">melalui aksi nyata di dunia riil. </w:t>
      </w:r>
      <w:r w:rsidR="0089037D" w:rsidRPr="006323B6">
        <w:rPr>
          <w:color w:val="auto"/>
        </w:rPr>
        <w:t xml:space="preserve">Metode ini sangat sesuai sebagai salah satu </w:t>
      </w:r>
      <w:r w:rsidR="006323B6" w:rsidRPr="006323B6">
        <w:rPr>
          <w:color w:val="auto"/>
        </w:rPr>
        <w:t xml:space="preserve">alternatif </w:t>
      </w:r>
      <w:r w:rsidR="0089037D" w:rsidRPr="006323B6">
        <w:rPr>
          <w:color w:val="auto"/>
        </w:rPr>
        <w:t xml:space="preserve">solusi </w:t>
      </w:r>
      <w:r w:rsidR="006323B6" w:rsidRPr="006323B6">
        <w:rPr>
          <w:color w:val="auto"/>
        </w:rPr>
        <w:t xml:space="preserve">bagi </w:t>
      </w:r>
      <w:r w:rsidR="00182A58" w:rsidRPr="006323B6">
        <w:rPr>
          <w:color w:val="auto"/>
        </w:rPr>
        <w:t xml:space="preserve">permasalahan </w:t>
      </w:r>
      <w:r w:rsidR="0089037D" w:rsidRPr="006323B6">
        <w:rPr>
          <w:color w:val="auto"/>
        </w:rPr>
        <w:t xml:space="preserve">di masa kini dimana dalam keseharian aktivitas </w:t>
      </w:r>
      <w:r w:rsidR="006323B6" w:rsidRPr="006323B6">
        <w:rPr>
          <w:color w:val="auto"/>
        </w:rPr>
        <w:t>fisik</w:t>
      </w:r>
      <w:r w:rsidR="0089037D" w:rsidRPr="006323B6">
        <w:rPr>
          <w:color w:val="auto"/>
        </w:rPr>
        <w:t xml:space="preserve"> anak didik atau generasi muda telah m</w:t>
      </w:r>
      <w:r w:rsidR="00182A58" w:rsidRPr="006323B6">
        <w:rPr>
          <w:color w:val="auto"/>
        </w:rPr>
        <w:t>ulai</w:t>
      </w:r>
      <w:r w:rsidR="0089037D" w:rsidRPr="006323B6">
        <w:rPr>
          <w:color w:val="auto"/>
        </w:rPr>
        <w:t xml:space="preserve"> </w:t>
      </w:r>
      <w:r w:rsidR="006323B6" w:rsidRPr="006323B6">
        <w:rPr>
          <w:color w:val="auto"/>
        </w:rPr>
        <w:t>berkurang</w:t>
      </w:r>
      <w:r w:rsidR="0089037D" w:rsidRPr="006323B6">
        <w:rPr>
          <w:color w:val="auto"/>
        </w:rPr>
        <w:t>.</w:t>
      </w:r>
      <w:r w:rsidR="00182A58" w:rsidRPr="006323B6">
        <w:rPr>
          <w:rStyle w:val="FootnoteReference"/>
          <w:color w:val="auto"/>
        </w:rPr>
        <w:footnoteReference w:id="21"/>
      </w:r>
      <w:r w:rsidR="0089037D" w:rsidRPr="006323B6">
        <w:rPr>
          <w:color w:val="auto"/>
        </w:rPr>
        <w:t xml:space="preserve"> </w:t>
      </w:r>
      <w:r w:rsidR="000E3994">
        <w:t>Ini dapat diterapkan di sekolah sebagai metode pembelajaran maupun di luar sekolah oleh keluarga, gereja dan masyarakat. Pendekatan aksi-relasi memuat kegiatan pembelajaran yang dilakukan di luar kelas (</w:t>
      </w:r>
      <w:r w:rsidR="000E3994" w:rsidRPr="000E3994">
        <w:rPr>
          <w:i/>
        </w:rPr>
        <w:t>outing class</w:t>
      </w:r>
      <w:r w:rsidR="000E3994">
        <w:t>) yang dapat mengunakan media alam terbuka (</w:t>
      </w:r>
      <w:r w:rsidR="000E3994" w:rsidRPr="000E3994">
        <w:rPr>
          <w:i/>
        </w:rPr>
        <w:t>outbound</w:t>
      </w:r>
      <w:r w:rsidR="000E3994">
        <w:t xml:space="preserve">) dan membangun relasi dengan sesama di dunia nyata dengan media program kegiatan. </w:t>
      </w:r>
    </w:p>
    <w:p w:rsidR="001F3DF5" w:rsidRPr="00B4361C" w:rsidRDefault="000E3994" w:rsidP="00265073">
      <w:pPr>
        <w:tabs>
          <w:tab w:val="clear" w:pos="567"/>
        </w:tabs>
        <w:spacing w:line="240" w:lineRule="auto"/>
        <w:ind w:left="0" w:firstLine="0"/>
        <w:contextualSpacing w:val="0"/>
      </w:pPr>
      <w:r>
        <w:tab/>
      </w:r>
      <w:r w:rsidRPr="000E3994">
        <w:rPr>
          <w:i/>
        </w:rPr>
        <w:t>Pertama,</w:t>
      </w:r>
      <w:r>
        <w:t xml:space="preserve"> pendekatan aksi-relasi di luar kelas yang menggunakan media alam terbuka </w:t>
      </w:r>
      <w:r w:rsidR="00B4361C">
        <w:t xml:space="preserve">dapat dilakukan dalam banyak bentuk, sebagai contohnya dalam bentuk </w:t>
      </w:r>
      <w:r w:rsidR="00B4361C" w:rsidRPr="00B4361C">
        <w:rPr>
          <w:i/>
        </w:rPr>
        <w:t>outbound</w:t>
      </w:r>
      <w:r w:rsidR="00B4361C">
        <w:rPr>
          <w:i/>
        </w:rPr>
        <w:t xml:space="preserve">. </w:t>
      </w:r>
      <w:r w:rsidR="001F3DF5">
        <w:t xml:space="preserve">Kegiatan </w:t>
      </w:r>
      <w:r w:rsidR="001F3DF5" w:rsidRPr="00C0359A">
        <w:rPr>
          <w:i/>
        </w:rPr>
        <w:t>outbound</w:t>
      </w:r>
      <w:r w:rsidR="001F3DF5">
        <w:t xml:space="preserve"> dapat dilakukan dengan games interaktif-stimulatif yang bermuara pada refleksi bagi kehidupan anak didik. </w:t>
      </w:r>
      <w:r w:rsidR="001F3DF5" w:rsidRPr="001F3DF5">
        <w:rPr>
          <w:i/>
        </w:rPr>
        <w:t>Outbound</w:t>
      </w:r>
      <w:r w:rsidR="001F3DF5">
        <w:t xml:space="preserve"> merupakan metode pembelajaran untuk individu maupun kelompok dengan alam terbuka sebagai medianya yang </w:t>
      </w:r>
      <w:r w:rsidR="001F3DF5" w:rsidRPr="001F3DF5">
        <w:t xml:space="preserve">menghasilkan pengalaman bagi anak didik </w:t>
      </w:r>
      <w:r w:rsidR="001F3DF5">
        <w:t>sebagai bahan refleksi hidup.</w:t>
      </w:r>
      <w:r w:rsidR="00942F31">
        <w:rPr>
          <w:rStyle w:val="FootnoteReference"/>
        </w:rPr>
        <w:footnoteReference w:id="22"/>
      </w:r>
      <w:r w:rsidR="001F3DF5">
        <w:t xml:space="preserve"> </w:t>
      </w:r>
      <w:r w:rsidR="001F3DF5" w:rsidRPr="001F3DF5">
        <w:rPr>
          <w:i/>
        </w:rPr>
        <w:t>Meta-learning</w:t>
      </w:r>
      <w:r w:rsidR="001F3DF5">
        <w:t xml:space="preserve"> teraktualisasikan dalam metode </w:t>
      </w:r>
      <w:r w:rsidR="001F3DF5" w:rsidRPr="001F3DF5">
        <w:rPr>
          <w:i/>
        </w:rPr>
        <w:t>outbound</w:t>
      </w:r>
      <w:r w:rsidR="001F3DF5">
        <w:t xml:space="preserve"> karena melaluinya anak didik akan belajar memenuhi dimensi holistik yaitu: teori-pengetahuan, keterampilan dan kualitas karakter. Ketiga dimensi tersebut berintegrasi menjadi sebuah pengalaman yang dapat direfleksikan dalam kehidupan anak didik.Melalui </w:t>
      </w:r>
      <w:r w:rsidR="001F3DF5" w:rsidRPr="001F3DF5">
        <w:rPr>
          <w:i/>
        </w:rPr>
        <w:t>outbound</w:t>
      </w:r>
      <w:r w:rsidR="001F3DF5">
        <w:t xml:space="preserve">, anak didik tidak lagi belajar sebatas di kelas dan </w:t>
      </w:r>
      <w:r w:rsidR="00B37402">
        <w:t>mendapatkan teori – pengetahuan tetapi secara aktif bergerak berinteraksi dengan alam terbuka mengasah keterampilan dan membangun karakter dan pada ujungnya dapat menarik refleksi yang bernilai bagi kehidupannya.</w:t>
      </w:r>
    </w:p>
    <w:p w:rsidR="00506792" w:rsidRDefault="001F3DF5" w:rsidP="00265073">
      <w:pPr>
        <w:tabs>
          <w:tab w:val="clear" w:pos="567"/>
        </w:tabs>
        <w:spacing w:line="240" w:lineRule="auto"/>
        <w:ind w:left="0" w:firstLine="0"/>
        <w:contextualSpacing w:val="0"/>
      </w:pPr>
      <w:r>
        <w:tab/>
      </w:r>
      <w:r w:rsidR="000E3994" w:rsidRPr="000E3994">
        <w:rPr>
          <w:i/>
        </w:rPr>
        <w:t>Kedua,</w:t>
      </w:r>
      <w:r w:rsidR="000E3994">
        <w:t xml:space="preserve"> pendekatan aksi-relasi melalui kegiatan bersama membangun hubungan dengan sesama. Pembelajaran ini dapat dijalankan dengan menggunakan metode pembelajaran </w:t>
      </w:r>
      <w:r w:rsidR="000E3994" w:rsidRPr="00506792">
        <w:rPr>
          <w:i/>
        </w:rPr>
        <w:t>discovery based learning</w:t>
      </w:r>
      <w:r w:rsidR="000E3994">
        <w:t xml:space="preserve"> atau </w:t>
      </w:r>
      <w:r w:rsidR="000E3994" w:rsidRPr="00506792">
        <w:rPr>
          <w:i/>
        </w:rPr>
        <w:t>projec</w:t>
      </w:r>
      <w:r w:rsidR="00506792" w:rsidRPr="00506792">
        <w:rPr>
          <w:i/>
        </w:rPr>
        <w:t>t based learning</w:t>
      </w:r>
      <w:r w:rsidR="00506792">
        <w:t>.</w:t>
      </w:r>
      <w:r w:rsidR="000E3994">
        <w:t xml:space="preserve"> </w:t>
      </w:r>
      <w:r w:rsidR="00506792">
        <w:t xml:space="preserve">Metode ini bertujuan agar dapat memberikan pengalaman anak didik dalam berelasi dengan sesama melalui banyak kegiatan pelayanan yang dapat berupa kunjungan, pelibatan kegiatan bersama masyarakat dan partisipasi langsung dalam observasi.  Pengalaman berelasi secara langsung dengan sesama </w:t>
      </w:r>
      <w:r w:rsidR="00506792">
        <w:lastRenderedPageBreak/>
        <w:t>sangat penting dan sesuai diterapkan pada era saat ini</w:t>
      </w:r>
      <w:r w:rsidR="00B41274">
        <w:rPr>
          <w:rStyle w:val="FootnoteReference"/>
        </w:rPr>
        <w:footnoteReference w:id="23"/>
      </w:r>
      <w:r w:rsidR="00506792">
        <w:t xml:space="preserve"> yang telah mengarah pada sikap individualistis-materialistis. Melalui kegiatan bersama dengan sesama diharapkan dapat mereduksi pengaruh nilai-nilai dunia yang semakin berkembang di era ini. </w:t>
      </w:r>
    </w:p>
    <w:p w:rsidR="00CD0AFA" w:rsidRDefault="00506792" w:rsidP="00265073">
      <w:pPr>
        <w:tabs>
          <w:tab w:val="clear" w:pos="567"/>
        </w:tabs>
        <w:spacing w:line="240" w:lineRule="auto"/>
        <w:ind w:left="0" w:firstLine="0"/>
        <w:contextualSpacing w:val="0"/>
      </w:pPr>
      <w:r>
        <w:tab/>
        <w:t xml:space="preserve">Pendekatan </w:t>
      </w:r>
      <w:r w:rsidRPr="00E86CD1">
        <w:rPr>
          <w:i/>
        </w:rPr>
        <w:t>kedua</w:t>
      </w:r>
      <w:r>
        <w:t xml:space="preserve"> dari penerapan p</w:t>
      </w:r>
      <w:r w:rsidRPr="00506792">
        <w:t xml:space="preserve">embelajaran </w:t>
      </w:r>
      <w:r w:rsidRPr="00506792">
        <w:rPr>
          <w:i/>
        </w:rPr>
        <w:t>meta-learning</w:t>
      </w:r>
      <w:r w:rsidRPr="00506792">
        <w:t xml:space="preserve"> </w:t>
      </w:r>
      <w:r>
        <w:t xml:space="preserve">adalah </w:t>
      </w:r>
      <w:r w:rsidR="00E86CD1">
        <w:t xml:space="preserve">pendekatan kolaborasi. </w:t>
      </w:r>
      <w:r w:rsidR="001659BF">
        <w:t>Dalam pelbagai konteks pendidikan Kristen untuk dapat mencapai visi yang ditetapkan diperlukan adanya kolaborasi dan sinergi.</w:t>
      </w:r>
      <w:r w:rsidR="001659BF">
        <w:rPr>
          <w:rStyle w:val="FootnoteReference"/>
        </w:rPr>
        <w:footnoteReference w:id="24"/>
      </w:r>
      <w:r w:rsidR="001659BF">
        <w:t xml:space="preserve"> </w:t>
      </w:r>
      <w:r w:rsidR="00E86CD1">
        <w:t>Perlu dibentuk</w:t>
      </w:r>
      <w:r w:rsidR="004E0CBA">
        <w:t xml:space="preserve"> kolaborasi antara lembaga pendidikan, gereja dan masyarakat atau keluarga untuk membangun lembaga pendidikan independen. Proses pendidikan pada lembaga ini didasarkan pada analisis kehidupan riil, diciptakannya kesatuan antara mengajar dan belajar, dan terbentuknya tim pembelajaran antara anak didik dan guru atau pembimbing. Lembaga pendidikan ini dapat dikelola oleh sekolah, gereja atau komunitas umat Tuhan dan dijalankan untuk tujuan bersama yaitu melahirkan anak didik yang </w:t>
      </w:r>
      <w:r w:rsidR="00CD0AFA">
        <w:t xml:space="preserve">berkualitas unggul dan beriman kokoh dalam iman Kristen. Lembaga pendidikan ini berorientasi kepada kebebasan dalam belajar, kemandirian, kegembiraan dan perkembangan kualitas anak didik dalam iman Kristen yang berkesinambungan. </w:t>
      </w:r>
    </w:p>
    <w:p w:rsidR="00265073" w:rsidRDefault="00CD0AFA" w:rsidP="00265073">
      <w:pPr>
        <w:tabs>
          <w:tab w:val="clear" w:pos="567"/>
        </w:tabs>
        <w:spacing w:line="240" w:lineRule="auto"/>
        <w:ind w:left="0" w:firstLine="0"/>
        <w:contextualSpacing w:val="0"/>
      </w:pPr>
      <w:r>
        <w:tab/>
        <w:t xml:space="preserve">Kolaborasi antara lembaga pendidikan atau sekolah, gereja dan masyarakat </w:t>
      </w:r>
      <w:r w:rsidR="00C0359A">
        <w:t xml:space="preserve">atau bahkan dengan dunia usaha </w:t>
      </w:r>
      <w:r>
        <w:t xml:space="preserve">sangat dibutuhkan karena pendidikan Kristen harus memenuhi perkembangan anak didik dalam semua aspek yang kesemuanya itu dapat berkembang dalam semua konteks kehidupannya baik di sekolah, gereja maupun keluarga dan masyarakat. Kolaborasi sangat diperlukan mengingat tantangan </w:t>
      </w:r>
      <w:r w:rsidR="00440634">
        <w:t xml:space="preserve">pada </w:t>
      </w:r>
      <w:r>
        <w:t>era saat ini sangatlah berat</w:t>
      </w:r>
      <w:r w:rsidR="00440634">
        <w:t>. T</w:t>
      </w:r>
      <w:r>
        <w:t>antangan tersebut tidak akan dapat dihadapi oleh masing-masing penyelenggara pendidikan Kriste</w:t>
      </w:r>
      <w:r w:rsidR="00440634">
        <w:t>n sendiri tanpa dukungan pihak lain.</w:t>
      </w:r>
      <w:r w:rsidR="00462D86">
        <w:rPr>
          <w:rStyle w:val="FootnoteReference"/>
        </w:rPr>
        <w:footnoteReference w:id="25"/>
      </w:r>
      <w:r>
        <w:t xml:space="preserve"> Sekolah tidak akan mampu me</w:t>
      </w:r>
      <w:r w:rsidR="00440634">
        <w:t>n</w:t>
      </w:r>
      <w:r>
        <w:t xml:space="preserve">ghadapi tantangan sendiri dengan segala keterbatasan yang ada. Gereja pun tidak akan mampu menjalankan pendidikan Kristen sendiri dengan adanya aturan-aturan yang mengikat. Demikian pula halnya dengan keluarga atau masyarakat yang juga memiliki hambatan </w:t>
      </w:r>
      <w:r w:rsidR="00440634">
        <w:t xml:space="preserve">tersendiri </w:t>
      </w:r>
      <w:r>
        <w:t xml:space="preserve">dalam menjalankan pendidikan Kristen bagi anak didik. </w:t>
      </w:r>
      <w:r w:rsidR="00440634">
        <w:t>Kolaborasi menjadi kebutuhan utama pada era teknologi ini, dengan demikian pendidikan Kristen pun perlu diselenggarakan dari sebuah kolaborasi.</w:t>
      </w:r>
    </w:p>
    <w:p w:rsidR="00F05778" w:rsidRDefault="00F05778" w:rsidP="00265073">
      <w:pPr>
        <w:tabs>
          <w:tab w:val="clear" w:pos="567"/>
        </w:tabs>
        <w:spacing w:line="240" w:lineRule="auto"/>
        <w:ind w:left="0" w:firstLine="0"/>
        <w:contextualSpacing w:val="0"/>
      </w:pPr>
    </w:p>
    <w:p w:rsidR="00F05778" w:rsidRDefault="00F05778" w:rsidP="00265073">
      <w:pPr>
        <w:tabs>
          <w:tab w:val="clear" w:pos="567"/>
        </w:tabs>
        <w:spacing w:line="240" w:lineRule="auto"/>
        <w:ind w:left="0" w:firstLine="0"/>
        <w:contextualSpacing w:val="0"/>
      </w:pPr>
    </w:p>
    <w:p w:rsidR="00F05778" w:rsidRPr="00F05778" w:rsidRDefault="00F05778" w:rsidP="00F05778">
      <w:pPr>
        <w:tabs>
          <w:tab w:val="clear" w:pos="567"/>
        </w:tabs>
        <w:spacing w:line="240" w:lineRule="auto"/>
        <w:ind w:left="0" w:firstLine="0"/>
        <w:contextualSpacing w:val="0"/>
        <w:jc w:val="center"/>
        <w:rPr>
          <w:b/>
        </w:rPr>
      </w:pPr>
      <w:r w:rsidRPr="00F05778">
        <w:rPr>
          <w:b/>
        </w:rPr>
        <w:t>Gambar 1. Skema Pengembangan Dimensi Meta Learning</w:t>
      </w:r>
    </w:p>
    <w:p w:rsidR="00265073" w:rsidRDefault="00F05778" w:rsidP="00F05778">
      <w:pPr>
        <w:tabs>
          <w:tab w:val="clear" w:pos="567"/>
        </w:tabs>
        <w:spacing w:line="240" w:lineRule="auto"/>
        <w:ind w:left="0" w:firstLine="0"/>
        <w:contextualSpacing w:val="0"/>
      </w:pPr>
      <w:r>
        <w:object w:dxaOrig="9588" w:dyaOrig="5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94.75pt" o:ole="">
            <v:imagedata r:id="rId8" o:title=""/>
          </v:shape>
          <o:OLEObject Type="Embed" ProgID="PowerPoint.Show.12" ShapeID="_x0000_i1025" DrawAspect="Content" ObjectID="_1721502940" r:id="rId9"/>
        </w:object>
      </w:r>
    </w:p>
    <w:p w:rsidR="00A83665" w:rsidRDefault="00A83665" w:rsidP="00A332BE">
      <w:pPr>
        <w:tabs>
          <w:tab w:val="clear" w:pos="567"/>
        </w:tabs>
        <w:spacing w:line="240" w:lineRule="auto"/>
        <w:ind w:left="0" w:firstLine="0"/>
      </w:pPr>
    </w:p>
    <w:p w:rsidR="006772AD" w:rsidRDefault="006772AD" w:rsidP="00F10189">
      <w:pPr>
        <w:spacing w:line="240" w:lineRule="auto"/>
        <w:ind w:left="0" w:firstLine="0"/>
        <w:rPr>
          <w:b/>
        </w:rPr>
      </w:pPr>
    </w:p>
    <w:p w:rsidR="00F10189" w:rsidRPr="00CC3E98" w:rsidRDefault="00CC3E98" w:rsidP="00F10189">
      <w:pPr>
        <w:spacing w:line="240" w:lineRule="auto"/>
        <w:ind w:left="0" w:firstLine="0"/>
        <w:rPr>
          <w:b/>
          <w:noProof/>
        </w:rPr>
      </w:pPr>
      <w:r>
        <w:rPr>
          <w:b/>
        </w:rPr>
        <w:t>KESIMPULAN</w:t>
      </w:r>
    </w:p>
    <w:p w:rsidR="00FC450F" w:rsidRDefault="00FC450F" w:rsidP="00986265">
      <w:pPr>
        <w:spacing w:line="240" w:lineRule="auto"/>
        <w:ind w:left="3" w:hanging="3"/>
        <w:rPr>
          <w:noProof/>
        </w:rPr>
      </w:pPr>
      <w:r>
        <w:rPr>
          <w:noProof/>
        </w:rPr>
        <w:tab/>
      </w:r>
      <w:r>
        <w:rPr>
          <w:noProof/>
        </w:rPr>
        <w:tab/>
      </w:r>
    </w:p>
    <w:p w:rsidR="00DF68C1" w:rsidRPr="000D36BA" w:rsidRDefault="00E2343E" w:rsidP="00B33660">
      <w:pPr>
        <w:spacing w:line="240" w:lineRule="auto"/>
        <w:ind w:left="0" w:hanging="11"/>
        <w:rPr>
          <w:noProof/>
        </w:rPr>
      </w:pPr>
      <w:r>
        <w:rPr>
          <w:noProof/>
        </w:rPr>
        <w:tab/>
      </w:r>
      <w:r>
        <w:rPr>
          <w:noProof/>
        </w:rPr>
        <w:tab/>
      </w:r>
      <w:r w:rsidR="000D36BA">
        <w:rPr>
          <w:noProof/>
        </w:rPr>
        <w:t>T</w:t>
      </w:r>
      <w:r w:rsidR="000D36BA" w:rsidRPr="000D36BA">
        <w:rPr>
          <w:noProof/>
        </w:rPr>
        <w:t>antangan yang sema</w:t>
      </w:r>
      <w:r w:rsidR="000D36BA">
        <w:rPr>
          <w:noProof/>
        </w:rPr>
        <w:t xml:space="preserve">kin berat bagi dunia pendidikan sebagai dampak perkembangan teknologi informasi mendorong pendidikan Kristen untuk melakukan transformasi. Bentuk transformasi yang dilakukan adalah mendesain ulang pendidikan dalam pembelajaran secara holistik yang meliputi dimensi pengetahuan, skill, karakter dan </w:t>
      </w:r>
      <w:r w:rsidR="000D36BA" w:rsidRPr="000D36BA">
        <w:rPr>
          <w:i/>
          <w:noProof/>
        </w:rPr>
        <w:t>meta-learning</w:t>
      </w:r>
      <w:r w:rsidR="000D36BA">
        <w:rPr>
          <w:noProof/>
        </w:rPr>
        <w:t xml:space="preserve">. Pengembangan dimensi </w:t>
      </w:r>
      <w:r w:rsidR="000D36BA" w:rsidRPr="000D36BA">
        <w:rPr>
          <w:i/>
          <w:noProof/>
        </w:rPr>
        <w:t>meta-learning</w:t>
      </w:r>
      <w:r w:rsidR="000D36BA">
        <w:rPr>
          <w:i/>
          <w:noProof/>
        </w:rPr>
        <w:t xml:space="preserve"> </w:t>
      </w:r>
      <w:r w:rsidR="000D36BA" w:rsidRPr="000D36BA">
        <w:rPr>
          <w:noProof/>
        </w:rPr>
        <w:t>menjadi fokus</w:t>
      </w:r>
      <w:r w:rsidR="000D36BA">
        <w:rPr>
          <w:i/>
          <w:noProof/>
        </w:rPr>
        <w:t xml:space="preserve"> </w:t>
      </w:r>
      <w:r w:rsidR="000D36BA">
        <w:rPr>
          <w:noProof/>
        </w:rPr>
        <w:t xml:space="preserve">pengembangannya karena dimensi tersebut menjadi landasan dan integrator dari dimensi yang lain. Pengembangannya dapat dilakukan dengan dua pendekatan yaitu pendekatan aksi relasi dan pendekatan kolaborasi. Pendekatan aksi-relasi dapat dilakukan melalui pembelajaran </w:t>
      </w:r>
      <w:r w:rsidR="000D36BA" w:rsidRPr="000D36BA">
        <w:rPr>
          <w:i/>
          <w:noProof/>
        </w:rPr>
        <w:t>outing class</w:t>
      </w:r>
      <w:r w:rsidR="000D36BA">
        <w:rPr>
          <w:noProof/>
        </w:rPr>
        <w:t xml:space="preserve"> yang menggunakan metode </w:t>
      </w:r>
      <w:r w:rsidR="000D36BA" w:rsidRPr="000D36BA">
        <w:rPr>
          <w:i/>
          <w:noProof/>
        </w:rPr>
        <w:t>discovery based learning</w:t>
      </w:r>
      <w:r w:rsidR="000D36BA">
        <w:rPr>
          <w:noProof/>
        </w:rPr>
        <w:t xml:space="preserve"> atau </w:t>
      </w:r>
      <w:r w:rsidR="000D36BA" w:rsidRPr="000D36BA">
        <w:rPr>
          <w:i/>
          <w:noProof/>
        </w:rPr>
        <w:t>project based learning</w:t>
      </w:r>
      <w:r w:rsidR="000D36BA">
        <w:rPr>
          <w:noProof/>
        </w:rPr>
        <w:t xml:space="preserve"> dan pembelajaran melalui media alam terbuka (</w:t>
      </w:r>
      <w:r w:rsidR="000D36BA" w:rsidRPr="000D36BA">
        <w:rPr>
          <w:i/>
          <w:noProof/>
        </w:rPr>
        <w:t>outbound</w:t>
      </w:r>
      <w:r w:rsidR="000D36BA">
        <w:rPr>
          <w:noProof/>
        </w:rPr>
        <w:t xml:space="preserve">). Pendekatan kolaborasi dilakukan oleh sinergitas lembaga pendidikan, sekolah, gereja, keluarga dan masyarakat dengan membentuk lembaga pendidikan independen yang fokus pada pengembangan dimensi </w:t>
      </w:r>
      <w:r w:rsidR="000D36BA" w:rsidRPr="001604E6">
        <w:rPr>
          <w:i/>
          <w:noProof/>
        </w:rPr>
        <w:t>meta-learning</w:t>
      </w:r>
      <w:r w:rsidR="000D36BA">
        <w:rPr>
          <w:noProof/>
        </w:rPr>
        <w:t>.</w:t>
      </w:r>
    </w:p>
    <w:p w:rsidR="00DF68C1" w:rsidRPr="000D36BA" w:rsidRDefault="00DF68C1" w:rsidP="00B33660">
      <w:pPr>
        <w:spacing w:line="240" w:lineRule="auto"/>
        <w:ind w:left="0" w:hanging="11"/>
        <w:rPr>
          <w:i/>
          <w:noProof/>
        </w:rPr>
      </w:pPr>
    </w:p>
    <w:p w:rsidR="00F23C61" w:rsidRDefault="00DF68C1" w:rsidP="00675982">
      <w:pPr>
        <w:spacing w:line="240" w:lineRule="auto"/>
        <w:ind w:left="0" w:hanging="11"/>
        <w:rPr>
          <w:b/>
        </w:rPr>
      </w:pPr>
      <w:r>
        <w:tab/>
      </w:r>
      <w:r>
        <w:tab/>
      </w:r>
    </w:p>
    <w:p w:rsidR="00344552" w:rsidRDefault="00344552" w:rsidP="00414615">
      <w:pPr>
        <w:spacing w:line="240" w:lineRule="auto"/>
        <w:ind w:hanging="720"/>
        <w:rPr>
          <w:b/>
        </w:rPr>
      </w:pPr>
    </w:p>
    <w:p w:rsidR="00344552" w:rsidRDefault="00344552" w:rsidP="00414615">
      <w:pPr>
        <w:spacing w:line="240" w:lineRule="auto"/>
        <w:ind w:hanging="720"/>
        <w:rPr>
          <w:b/>
        </w:rPr>
      </w:pPr>
    </w:p>
    <w:p w:rsidR="00743FA6" w:rsidRDefault="00E424F5" w:rsidP="00414615">
      <w:pPr>
        <w:spacing w:line="240" w:lineRule="auto"/>
        <w:ind w:hanging="720"/>
        <w:rPr>
          <w:b/>
        </w:rPr>
      </w:pPr>
      <w:r w:rsidRPr="001808BF">
        <w:rPr>
          <w:b/>
        </w:rPr>
        <w:t>D</w:t>
      </w:r>
      <w:r w:rsidR="00743FA6" w:rsidRPr="001808BF">
        <w:rPr>
          <w:b/>
        </w:rPr>
        <w:t xml:space="preserve">AFTAR PUSTAKA </w:t>
      </w:r>
    </w:p>
    <w:p w:rsidR="00F915E5" w:rsidRDefault="00F915E5" w:rsidP="00414615">
      <w:pPr>
        <w:spacing w:line="240" w:lineRule="auto"/>
        <w:ind w:hanging="720"/>
        <w:rPr>
          <w:b/>
        </w:rPr>
      </w:pPr>
    </w:p>
    <w:p w:rsidR="00F8581C" w:rsidRDefault="00F8581C" w:rsidP="00414615">
      <w:pPr>
        <w:spacing w:line="240" w:lineRule="auto"/>
        <w:ind w:hanging="720"/>
        <w:rPr>
          <w:b/>
        </w:rPr>
      </w:pPr>
    </w:p>
    <w:p w:rsidR="0082734A" w:rsidRPr="0082734A" w:rsidRDefault="00BB7A71" w:rsidP="0082734A">
      <w:pPr>
        <w:autoSpaceDE w:val="0"/>
        <w:autoSpaceDN w:val="0"/>
        <w:adjustRightInd w:val="0"/>
        <w:spacing w:line="240" w:lineRule="auto"/>
        <w:ind w:left="480" w:hanging="480"/>
        <w:rPr>
          <w:noProof/>
        </w:rPr>
      </w:pPr>
      <w:r>
        <w:rPr>
          <w:b/>
        </w:rPr>
        <w:softHyphen/>
      </w:r>
      <w:r>
        <w:rPr>
          <w:b/>
        </w:rPr>
        <w:softHyphen/>
      </w:r>
      <w:r>
        <w:rPr>
          <w:b/>
        </w:rPr>
        <w:softHyphen/>
      </w:r>
      <w:r w:rsidR="00462D86">
        <w:rPr>
          <w:b/>
        </w:rPr>
        <w:fldChar w:fldCharType="begin" w:fldLock="1"/>
      </w:r>
      <w:r w:rsidR="00462D86">
        <w:rPr>
          <w:b/>
        </w:rPr>
        <w:instrText xml:space="preserve">ADDIN Mendeley Bibliography CSL_BIBLIOGRAPHY </w:instrText>
      </w:r>
      <w:r w:rsidR="00462D86">
        <w:rPr>
          <w:b/>
        </w:rPr>
        <w:fldChar w:fldCharType="separate"/>
      </w:r>
      <w:r w:rsidR="0082734A" w:rsidRPr="0082734A">
        <w:rPr>
          <w:noProof/>
        </w:rPr>
        <w:t xml:space="preserve">Abustang, Nurhadifah Amaliyah - Waddi Fatimah - Perawati Bte. “Model Pembelajaran Inovatif Abad 21.” </w:t>
      </w:r>
      <w:r w:rsidR="0082734A" w:rsidRPr="0082734A">
        <w:rPr>
          <w:i/>
          <w:iCs/>
          <w:noProof/>
        </w:rPr>
        <w:t>Buku Pendidikan</w:t>
      </w:r>
      <w:r w:rsidR="0082734A" w:rsidRPr="0082734A">
        <w:rPr>
          <w:noProof/>
        </w:rPr>
        <w:t xml:space="preserve"> 1, no. 1 (2019): 1–128.</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Andiyanto, Tri. “Konsep pendidikan pranatal, postnatal, dan pendidikan sepanjang hayat.” </w:t>
      </w:r>
      <w:r w:rsidRPr="0082734A">
        <w:rPr>
          <w:i/>
          <w:iCs/>
          <w:noProof/>
        </w:rPr>
        <w:t>Elementary: jurnal ilmiah pendidikan dasar</w:t>
      </w:r>
      <w:r w:rsidRPr="0082734A">
        <w:rPr>
          <w:noProof/>
        </w:rPr>
        <w:t xml:space="preserve"> 4, no. 2 (2018): 195–204.</w:t>
      </w:r>
    </w:p>
    <w:p w:rsidR="0082734A" w:rsidRPr="0082734A" w:rsidRDefault="0082734A" w:rsidP="0082734A">
      <w:pPr>
        <w:autoSpaceDE w:val="0"/>
        <w:autoSpaceDN w:val="0"/>
        <w:adjustRightInd w:val="0"/>
        <w:spacing w:line="240" w:lineRule="auto"/>
        <w:ind w:left="480" w:hanging="480"/>
        <w:rPr>
          <w:noProof/>
        </w:rPr>
      </w:pPr>
      <w:r w:rsidRPr="0082734A">
        <w:rPr>
          <w:noProof/>
        </w:rPr>
        <w:t>Arifianto, Yonatan Alex. “Peran Guru Pendidikan Agama Kristen dalam Pendidikan Etis-</w:t>
      </w:r>
      <w:r w:rsidRPr="0082734A">
        <w:rPr>
          <w:noProof/>
        </w:rPr>
        <w:lastRenderedPageBreak/>
        <w:t xml:space="preserve">Teologi Mengatasi Dekadensi Moral di Tengah Era Disrupsi.” </w:t>
      </w:r>
      <w:r w:rsidRPr="0082734A">
        <w:rPr>
          <w:i/>
          <w:iCs/>
          <w:noProof/>
        </w:rPr>
        <w:t>Regulafidei: Jurnal Pendidikan Agama Kristen</w:t>
      </w:r>
      <w:r w:rsidRPr="0082734A">
        <w:rPr>
          <w:noProof/>
        </w:rPr>
        <w:t xml:space="preserve"> 6, no. 1 (15 Juni 2021): 45–59. https://doi.org/10.46307/RFIDEI.V6I1.84.</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Banawi, Dwi. </w:t>
      </w:r>
      <w:r w:rsidRPr="0082734A">
        <w:rPr>
          <w:i/>
          <w:iCs/>
          <w:noProof/>
        </w:rPr>
        <w:t>Pendidikan Holistik Dalam pembentukan Karakter</w:t>
      </w:r>
      <w:r w:rsidRPr="0082734A">
        <w:rPr>
          <w:noProof/>
        </w:rPr>
        <w:t>. Surabaya: Global Aksara Pres, 2021.</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Bulo, Andrias Kemal, Yonatan Alex Arifianto, dan Carolina Etnasari Anjaya. “Merawat Harmonisasi Kehidupan Beragama dan Berbangsa Melalui Internalisasi Nilai-nilai Pancasila di Lembaga Pendidikan Teologi.” </w:t>
      </w:r>
      <w:r w:rsidRPr="0082734A">
        <w:rPr>
          <w:i/>
          <w:iCs/>
          <w:noProof/>
        </w:rPr>
        <w:t>EPIGRAPHE: Jurnal Teologi dan Pelayanan Kristiani</w:t>
      </w:r>
      <w:r w:rsidRPr="0082734A">
        <w:rPr>
          <w:noProof/>
        </w:rPr>
        <w:t xml:space="preserve"> 5, no. 2 (2021): 342–50.</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Dwikoryanto, Matius I Totok, Carolina Etnasari Anjaya, dan Reni Trifosa. “Membangun Critical Thinking Anak Didik dalam Pendidikan Kristen Abad 21 Melalui Research Based Learning.” </w:t>
      </w:r>
      <w:r w:rsidRPr="0082734A">
        <w:rPr>
          <w:i/>
          <w:iCs/>
          <w:noProof/>
        </w:rPr>
        <w:t>Regula Fidei: Jurnal Pendidikan Agama Kristen</w:t>
      </w:r>
      <w:r w:rsidRPr="0082734A">
        <w:rPr>
          <w:noProof/>
        </w:rPr>
        <w:t xml:space="preserve"> 6, no. 1 (2021): 69–80.</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Dwikoryanto, Matius I Totok, Yudi Hendrilia, dan Carolina Etnasari Anjaya. “Sekolah Kristen dan Pendidikan Agama Kristen dalam Persiapan Menghadapi Era Society 5.0.” </w:t>
      </w:r>
      <w:r w:rsidRPr="0082734A">
        <w:rPr>
          <w:i/>
          <w:iCs/>
          <w:noProof/>
        </w:rPr>
        <w:t>Regula Fidei: Jurnal Pendidikan Agama Kristen</w:t>
      </w:r>
      <w:r w:rsidRPr="0082734A">
        <w:rPr>
          <w:noProof/>
        </w:rPr>
        <w:t xml:space="preserve"> 6, no. 2 (2021). https://doi.org/10.46307/RFIDEI.V6I2.102.</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Fadel, Charles, Maya Bialik, dan Bernie Trilling. </w:t>
      </w:r>
      <w:r w:rsidRPr="0082734A">
        <w:rPr>
          <w:i/>
          <w:iCs/>
          <w:noProof/>
        </w:rPr>
        <w:t>Four-Dimensional Education : The Competencies Learners Need to Succeed</w:t>
      </w:r>
      <w:r w:rsidRPr="0082734A">
        <w:rPr>
          <w:noProof/>
        </w:rPr>
        <w:t>. Boston: The Center for Curriculum Redesign, 2015.</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Fernando, Andreas, dan Carolina Etnasari Anjaya. “Pelayanan dan Kehidupan Tuhan Yesus Sebagai Pola Dasar bagi Pengembangan Profesi Guru Pendidikan Agama Kristen.” </w:t>
      </w:r>
      <w:r w:rsidRPr="0082734A">
        <w:rPr>
          <w:i/>
          <w:iCs/>
          <w:noProof/>
        </w:rPr>
        <w:t>MANTHANO: Jurnal Pendidikan Kristen</w:t>
      </w:r>
      <w:r w:rsidRPr="0082734A">
        <w:rPr>
          <w:noProof/>
        </w:rPr>
        <w:t xml:space="preserve"> 1, no. 1 (2022): 50–60. https://doi.org/10.55967/manthano.v1i1.9.</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Harjanto, Sutrisna. “Visi Pendidikan Berdasarkan Konsep Panggilan: Upaya Menemukan Arah yang Menyatukan Pendidikan Kristen di Berbagai Konteks Sutrisna.” </w:t>
      </w:r>
      <w:r w:rsidRPr="0082734A">
        <w:rPr>
          <w:i/>
          <w:iCs/>
          <w:noProof/>
        </w:rPr>
        <w:t>Indonesian Journal of Theology</w:t>
      </w:r>
      <w:r w:rsidRPr="0082734A">
        <w:rPr>
          <w:noProof/>
        </w:rPr>
        <w:t xml:space="preserve"> 1, no. 1 (2019): 46–71.</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Harmadi, Mariani, dan Agung Jatmiko. “Pembelajaran Efektif Pendidikan Agama Kristen Generasi Milenial.” </w:t>
      </w:r>
      <w:r w:rsidRPr="0082734A">
        <w:rPr>
          <w:i/>
          <w:iCs/>
          <w:noProof/>
        </w:rPr>
        <w:t>PASCA: Jurnal Teologi dan Pendidikan Agama Kristen</w:t>
      </w:r>
      <w:r w:rsidRPr="0082734A">
        <w:rPr>
          <w:noProof/>
        </w:rPr>
        <w:t xml:space="preserve"> 16, no. 1 (2020): 62–74.</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Intarti, Esther Rela. “Peran guru pendidikan agama Kristen sebagai motivator.” </w:t>
      </w:r>
      <w:r w:rsidRPr="0082734A">
        <w:rPr>
          <w:i/>
          <w:iCs/>
          <w:noProof/>
        </w:rPr>
        <w:t>REGULA FIDEI: Jurnal Pendidikan Agama Kristen</w:t>
      </w:r>
      <w:r w:rsidRPr="0082734A">
        <w:rPr>
          <w:noProof/>
        </w:rPr>
        <w:t xml:space="preserve"> 1, no. 2 (2016): 28–40.</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Juntak, Justin Niaga Siman. “Pengaruh pemahaman panggilan guru Kristen terhadap pemberitaan Injil.” </w:t>
      </w:r>
      <w:r w:rsidRPr="0082734A">
        <w:rPr>
          <w:i/>
          <w:iCs/>
          <w:noProof/>
        </w:rPr>
        <w:t>EPIGRAPHE: Jurnal Teologi dan Pelayanan Kristiani</w:t>
      </w:r>
      <w:r w:rsidRPr="0082734A">
        <w:rPr>
          <w:noProof/>
        </w:rPr>
        <w:t xml:space="preserve"> 3, no. 1 (2019): 9–20.</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Limbong, Felia, dan Yonatan Alex Arifianto. “Strategi Guru Pendidikan Agama Kristen dalam Menerapkan Model Pembelajaran PAKEM.” </w:t>
      </w:r>
      <w:r w:rsidRPr="0082734A">
        <w:rPr>
          <w:i/>
          <w:iCs/>
          <w:noProof/>
        </w:rPr>
        <w:t>TELEIOS: Jurnal Teologi dan Pendidikan Agama Kristen</w:t>
      </w:r>
      <w:r w:rsidRPr="0082734A">
        <w:rPr>
          <w:noProof/>
        </w:rPr>
        <w:t xml:space="preserve"> 2, no. 1 (2022): 41–51.</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Masinambow, Yornan, dan Yosef Nasrani. “Pendidikan Kristiani sebagai Sarana Pembentukan Spiritualitas Generasi Milenial.” </w:t>
      </w:r>
      <w:r w:rsidRPr="0082734A">
        <w:rPr>
          <w:i/>
          <w:iCs/>
          <w:noProof/>
        </w:rPr>
        <w:t>PASCA: Jurnal Teologi dan Pendidikan Agama Kristen</w:t>
      </w:r>
      <w:r w:rsidRPr="0082734A">
        <w:rPr>
          <w:noProof/>
        </w:rPr>
        <w:t xml:space="preserve"> 17, no. 1 (17 Mei 2021): 64–81. https://doi.org/10.46494/psc.v17i1.114.</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Nurgiansah, T. “Pemutakhiran Kurikulum Pendidikan Kewarganegaraan di Era Revolusi Industri 4.0.” In </w:t>
      </w:r>
      <w:r w:rsidRPr="0082734A">
        <w:rPr>
          <w:i/>
          <w:iCs/>
          <w:noProof/>
        </w:rPr>
        <w:t>Prosiding Seminar Nasional “REAKTUALISASI KONSEP KEWARGANEGARAAN INDONESIA,”</w:t>
      </w:r>
      <w:r w:rsidRPr="0082734A">
        <w:rPr>
          <w:noProof/>
        </w:rPr>
        <w:t xml:space="preserve"> 1:95–102, 2019.</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Pujiono, Andrias, Carolina Etnasari Anjaya, dan Yonatan Alex Arifianto. “Generasi yang Unggul dalam Iman, Ilmu, dan Pengabdian di Era Industri 4.0.” </w:t>
      </w:r>
      <w:r w:rsidRPr="0082734A">
        <w:rPr>
          <w:i/>
          <w:iCs/>
          <w:noProof/>
        </w:rPr>
        <w:t>DIEGESIS: Jurnal Teologi Kharismatika</w:t>
      </w:r>
      <w:r w:rsidRPr="0082734A">
        <w:rPr>
          <w:noProof/>
        </w:rPr>
        <w:t xml:space="preserve"> 5, no. 1 (2022).</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Rahayu, Ahmad Hikmat. “Penerapan Metode Outbond Pada Pelatihan Penanaman Sikap Mental Disiplin Dan Jiwa Korsa PNSD Dalam Menumbuhkan Kinerja Pegawai.” </w:t>
      </w:r>
      <w:r w:rsidRPr="0082734A">
        <w:rPr>
          <w:i/>
          <w:iCs/>
          <w:noProof/>
        </w:rPr>
        <w:t>Jurnal Pendidikan Luar Sekolah</w:t>
      </w:r>
      <w:r w:rsidRPr="0082734A">
        <w:rPr>
          <w:noProof/>
        </w:rPr>
        <w:t xml:space="preserve"> 13, no. 2 (2017).</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Rinawati, Anita. “Transformasi Pendidikan untuk Menghadapi Globalisasi.” </w:t>
      </w:r>
      <w:r w:rsidRPr="0082734A">
        <w:rPr>
          <w:i/>
          <w:iCs/>
          <w:noProof/>
        </w:rPr>
        <w:t xml:space="preserve">Ekuitas: Jurnal </w:t>
      </w:r>
      <w:r w:rsidRPr="0082734A">
        <w:rPr>
          <w:i/>
          <w:iCs/>
          <w:noProof/>
        </w:rPr>
        <w:lastRenderedPageBreak/>
        <w:t>Pendidikan Ekonomi</w:t>
      </w:r>
      <w:r w:rsidRPr="0082734A">
        <w:rPr>
          <w:noProof/>
        </w:rPr>
        <w:t xml:space="preserve"> 3, no. 1 (2015).</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Simanjuntak, Junihot M. “Belajar sebagai identitas dan tugas gereja.” </w:t>
      </w:r>
      <w:r w:rsidRPr="0082734A">
        <w:rPr>
          <w:i/>
          <w:iCs/>
          <w:noProof/>
        </w:rPr>
        <w:t>Jurnal Jaffray</w:t>
      </w:r>
      <w:r w:rsidRPr="0082734A">
        <w:rPr>
          <w:noProof/>
        </w:rPr>
        <w:t xml:space="preserve"> 16, no. 1 (2018): 1–24.</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Simanjuntak, Ramses. “Dampak Keteladanan Yesus sebagai Guru Agung bagi Guru Pendidikan Agama Kristen Masa Kini.” </w:t>
      </w:r>
      <w:r w:rsidRPr="0082734A">
        <w:rPr>
          <w:i/>
          <w:iCs/>
          <w:noProof/>
        </w:rPr>
        <w:t>Sanctum Domine: Jurnal Teologi</w:t>
      </w:r>
      <w:r w:rsidRPr="0082734A">
        <w:rPr>
          <w:noProof/>
        </w:rPr>
        <w:t xml:space="preserve"> 4, no. 2 (19 Desember 2016): 29–40. https://doi.org/10.46495/sdjt.v4i2.24.</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Udang, Frety Cassia. “Menguatkan Keadaban Melalui Meta-learning.” </w:t>
      </w:r>
      <w:r w:rsidRPr="0082734A">
        <w:rPr>
          <w:i/>
          <w:iCs/>
          <w:noProof/>
        </w:rPr>
        <w:t>DIDASKALIA: Jurnal Pendidikan Agama Kristen</w:t>
      </w:r>
      <w:r w:rsidRPr="0082734A">
        <w:rPr>
          <w:noProof/>
        </w:rPr>
        <w:t xml:space="preserve"> 3, no. 1 (2022): 56–65.</w:t>
      </w:r>
    </w:p>
    <w:p w:rsidR="0082734A" w:rsidRPr="0082734A" w:rsidRDefault="0082734A" w:rsidP="0082734A">
      <w:pPr>
        <w:autoSpaceDE w:val="0"/>
        <w:autoSpaceDN w:val="0"/>
        <w:adjustRightInd w:val="0"/>
        <w:spacing w:line="240" w:lineRule="auto"/>
        <w:ind w:left="480" w:hanging="480"/>
        <w:rPr>
          <w:noProof/>
        </w:rPr>
      </w:pPr>
      <w:r w:rsidRPr="0082734A">
        <w:rPr>
          <w:noProof/>
        </w:rPr>
        <w:t xml:space="preserve">Utami, Sri. “Meningkatkan mutu pendidikan Indonesia melalui peningkatan kualitas personal, profesional, dan strategi rekrutmen guru.” In </w:t>
      </w:r>
      <w:r w:rsidRPr="0082734A">
        <w:rPr>
          <w:i/>
          <w:iCs/>
          <w:noProof/>
        </w:rPr>
        <w:t>Prosiding Seminar Nasional Pendidikan FKIP</w:t>
      </w:r>
      <w:r w:rsidRPr="0082734A">
        <w:rPr>
          <w:noProof/>
        </w:rPr>
        <w:t>, 2:518–27, 2019.</w:t>
      </w:r>
    </w:p>
    <w:p w:rsidR="00F8581C" w:rsidRDefault="00462D86" w:rsidP="00986265">
      <w:pPr>
        <w:autoSpaceDE w:val="0"/>
        <w:autoSpaceDN w:val="0"/>
        <w:adjustRightInd w:val="0"/>
        <w:spacing w:line="240" w:lineRule="auto"/>
        <w:ind w:left="480" w:hanging="480"/>
        <w:rPr>
          <w:b/>
        </w:rPr>
      </w:pPr>
      <w:r>
        <w:rPr>
          <w:b/>
        </w:rPr>
        <w:fldChar w:fldCharType="end"/>
      </w:r>
    </w:p>
    <w:sectPr w:rsidR="00F8581C" w:rsidSect="00117527">
      <w:footerReference w:type="default" r:id="rId10"/>
      <w:pgSz w:w="11906" w:h="16838" w:code="9"/>
      <w:pgMar w:top="1440" w:right="1440" w:bottom="1440" w:left="1440" w:header="0" w:footer="0"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3BF1" w:rsidRDefault="00183BF1">
      <w:pPr>
        <w:spacing w:line="240" w:lineRule="auto"/>
      </w:pPr>
      <w:r>
        <w:separator/>
      </w:r>
    </w:p>
  </w:endnote>
  <w:endnote w:type="continuationSeparator" w:id="0">
    <w:p w:rsidR="00183BF1" w:rsidRDefault="00183B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Courier New"/>
    <w:charset w:val="00"/>
    <w:family w:val="auto"/>
    <w:pitch w:val="default"/>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F31" w:rsidRDefault="00942F31">
    <w:pPr>
      <w:tabs>
        <w:tab w:val="center" w:pos="4513"/>
        <w:tab w:val="right" w:pos="9026"/>
      </w:tabs>
      <w:spacing w:after="709" w:line="240" w:lineRule="auto"/>
      <w:ind w:left="0" w:firstLine="0"/>
      <w:jc w:val="center"/>
    </w:pPr>
    <w:r>
      <w:fldChar w:fldCharType="begin"/>
    </w:r>
    <w:r>
      <w:instrText>PAGE</w:instrText>
    </w:r>
    <w:r>
      <w:fldChar w:fldCharType="separate"/>
    </w:r>
    <w:r w:rsidR="00551B92">
      <w:rPr>
        <w:noProof/>
      </w:rPr>
      <w:t>11</w:t>
    </w:r>
    <w:r>
      <w:fldChar w:fldCharType="end"/>
    </w:r>
  </w:p>
  <w:p w:rsidR="00942F31" w:rsidRDefault="00942F31">
    <w:pPr>
      <w:tabs>
        <w:tab w:val="center" w:pos="4513"/>
        <w:tab w:val="right" w:pos="9026"/>
      </w:tabs>
      <w:spacing w:after="709" w:line="240" w:lineRule="auto"/>
      <w:ind w:left="0" w:firstLine="0"/>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3BF1" w:rsidRDefault="00183BF1">
      <w:pPr>
        <w:spacing w:line="240" w:lineRule="auto"/>
      </w:pPr>
      <w:r>
        <w:separator/>
      </w:r>
    </w:p>
  </w:footnote>
  <w:footnote w:type="continuationSeparator" w:id="0">
    <w:p w:rsidR="00183BF1" w:rsidRDefault="00183BF1">
      <w:pPr>
        <w:spacing w:line="240" w:lineRule="auto"/>
      </w:pPr>
      <w:r>
        <w:continuationSeparator/>
      </w:r>
    </w:p>
  </w:footnote>
  <w:footnote w:id="1">
    <w:p w:rsidR="00942F31" w:rsidRPr="00BB7DBF" w:rsidRDefault="00942F31" w:rsidP="00EC6C73">
      <w:pPr>
        <w:pStyle w:val="FootnoteText"/>
        <w:spacing w:line="240" w:lineRule="auto"/>
      </w:pPr>
      <w:r w:rsidRPr="00BB7DBF">
        <w:rPr>
          <w:rStyle w:val="FootnoteReference"/>
        </w:rPr>
        <w:footnoteRef/>
      </w:r>
      <w:r w:rsidRPr="00BB7DBF">
        <w:t xml:space="preserve"> </w:t>
      </w:r>
      <w:r w:rsidRPr="00BB7DBF">
        <w:fldChar w:fldCharType="begin" w:fldLock="1"/>
      </w:r>
      <w:r w:rsidRPr="00BB7DBF">
        <w:instrText>ADDIN CSL_CITATION {"citationItems":[{"id":"ITEM-1","itemData":{"author":[{"dropping-particle":"","family":"Nurgiansah","given":"T","non-dropping-particle":"","parse-names":false,"suffix":""}],"container-title":"Prosiding Seminar Nasional “REAKTUALISASI KONSEP KEWARGANEGARAAN INDONESIA”","id":"ITEM-1","issued":{"date-parts":[["2019"]]},"page":"95-102","title":"Pemutakhiran Kurikulum Pendidikan Kewarganegaraan di Era Revolusi Industri 4.0","type":"paper-conference","volume":"1"},"uris":["http://www.mendeley.com/documents/?uuid=a1ccfdb7-372e-49ab-a7a5-a28bd105601b"]}],"mendeley":{"formattedCitation":"T Nurgiansah, “Pemutakhiran Kurikulum Pendidikan Kewarganegaraan di Era Revolusi Industri 4.0,” in &lt;i&gt;Prosiding Seminar Nasional “REAKTUALISASI KONSEP KEWARGANEGARAAN INDONESIA,”&lt;/i&gt; vol. 1, 2019, 95–102.","plainTextFormattedCitation":"T Nurgiansah, “Pemutakhiran Kurikulum Pendidikan Kewarganegaraan di Era Revolusi Industri 4.0,” in Prosiding Seminar Nasional “REAKTUALISASI KONSEP KEWARGANEGARAAN INDONESIA,” vol. 1, 2019, 95–102.","previouslyFormattedCitation":"T Nurgiansah, “Pemutakhiran Kurikulum Pendidikan Kewarganegaraan di Era Revolusi Industri 4.0,” in &lt;i&gt;Prosiding Seminar Nasional “REAKTUALISASI KONSEP KEWARGANEGARAAN INDONESIA,”&lt;/i&gt; vol. 1, 2019, 95–102."},"properties":{"noteIndex":1},"schema":"https://github.com/citation-style-language/schema/raw/master/csl-citation.json"}</w:instrText>
      </w:r>
      <w:r w:rsidRPr="00BB7DBF">
        <w:fldChar w:fldCharType="separate"/>
      </w:r>
      <w:r w:rsidRPr="00BB7DBF">
        <w:rPr>
          <w:noProof/>
        </w:rPr>
        <w:t xml:space="preserve">T Nurgiansah, “Pemutakhiran Kurikulum Pendidikan Kewarganegaraan di Era Revolusi Industri 4.0,” in </w:t>
      </w:r>
      <w:r w:rsidRPr="00BB7DBF">
        <w:rPr>
          <w:i/>
          <w:noProof/>
        </w:rPr>
        <w:t>Prosiding Seminar Nasional “REAKTUALISASI KONSEP KEWARGANEGARAAN INDONESIA,”</w:t>
      </w:r>
      <w:r w:rsidRPr="00BB7DBF">
        <w:rPr>
          <w:noProof/>
        </w:rPr>
        <w:t xml:space="preserve"> vol. 1, 2019, 95–102.</w:t>
      </w:r>
      <w:r w:rsidRPr="00BB7DBF">
        <w:fldChar w:fldCharType="end"/>
      </w:r>
    </w:p>
  </w:footnote>
  <w:footnote w:id="2">
    <w:p w:rsidR="00942F31" w:rsidRDefault="00942F31" w:rsidP="00EC6C73">
      <w:pPr>
        <w:pStyle w:val="FootnoteText"/>
        <w:spacing w:line="240" w:lineRule="auto"/>
      </w:pPr>
      <w:r>
        <w:rPr>
          <w:rStyle w:val="FootnoteReference"/>
        </w:rPr>
        <w:footnoteRef/>
      </w:r>
      <w:r>
        <w:t xml:space="preserve"> </w:t>
      </w:r>
      <w:r>
        <w:fldChar w:fldCharType="begin" w:fldLock="1"/>
      </w:r>
      <w:r>
        <w:instrText>ADDIN CSL_CITATION {"citationItems":[{"id":"ITEM-1","itemData":{"DOI":"10.55967/manthano.v1i1.9","ISSN":"2829-0135","abstract":"Abstract: The era of technology brings new demands and challenges in the world of education. Facing this, Christian Religious Education (PAK) teachers need to adapt to professional development independently. The ministry and life of the Lord Jesus the great teacher became the reference or basic pattern of this development. This study aims to provide a new understanding of the important points of the ministry of the Lord Jesus that can be used as a basic pattern for development and provide practical guidance for its application. The method used is qualitative with literature study and observation. The conclusion as a result of the research found that there are five important aspects or points that can be drawn from the ministry of the Lord Jesus, namely aspects: first (authority and spirituality), the Lord Jesus taught with power and wisdom. As a mandatory, PAK teachers need to continue to communicate with the authority that is God. Communication can be built in two ways: through persistent prayer and Bible study. Second (integrity), the example of the integrity of the Lord Jesus is related to commitment, honesty and responsibility as a PAK teacher. Integrity is grown by applying honest, committed and responsible habits. PAK teachers need to form associations with people of integrity. Third (totality), work ethic and totality can be built by participating in various trainings and forming or joining a community of teachers to share knowledge and experiences. Fourth (capability), God uses very varied and contextual teaching methods. Digital skills are a must and can be done by attending training or self-study by utilizing technology. Fifth (critical thinking), the parable of the Lord Jesus invites educators to practice having a critical mind. Practicing critical thinking skills is through research.Abstrak: Era teknologi membawa pada tuntutan dan tantangan yang baru dalam dunia pendidikan. Menghadapi hal ini para guru Pendidikan Agama Kristen (PAK) perlu beradaptasi dengan pengembangan profesi secara mandiri. Pelayanan dan kehidupan Tuhan Yesus sang guru agung menjadi acuan atau pola dasar pengembangan tersebut. Penelitian ini bertujuan memberikan pemahaman baru poin-poin penting pelayanan Tuhan Yesus yang dapat dipergunakan sebagai pola dasar pengembangan dan memberikan tuntunan praksis penerapannya. Metode dalam riset ini menggunakan metode kualitatif dengan studi pustaka dan observasi. Kesimpulan sebagai hasil penelitian menemukan ada lima aspek atau poi…","author":[{"dropping-particle":"","family":"Fernando","given":"Andreas","non-dropping-particle":"","parse-names":false,"suffix":""},{"dropping-particle":"","family":"Anjaya","given":"Carolina Etnasari","non-dropping-particle":"","parse-names":false,"suffix":""}],"container-title":"MANTHANO: Jurnal Pendidikan Kristen","id":"ITEM-1","issue":"1","issued":{"date-parts":[["2022"]]},"page":"50-60","title":"Pelayanan dan Kehidupan Tuhan Yesus Sebagai Pola Dasar bagi Pengembangan Profesi Guru Pendidikan Agama Kristen","type":"article-journal","volume":"1"},"uris":["http://www.mendeley.com/documents/?uuid=5fd34df8-d473-37f4-b5c6-a75752f33be1"]}],"mendeley":{"formattedCitation":"Andreas Fernando dan Carolina Etnasari Anjaya, “Pelayanan dan Kehidupan Tuhan Yesus Sebagai Pola Dasar bagi Pengembangan Profesi Guru Pendidikan Agama Kristen,” &lt;i&gt;MANTHANO: Jurnal Pendidikan Kristen&lt;/i&gt; 1, no. 1 (2022): 50–60, https://doi.org/10.55967/manthano.v1i1.9.","plainTextFormattedCitation":"Andreas Fernando dan Carolina Etnasari Anjaya, “Pelayanan dan Kehidupan Tuhan Yesus Sebagai Pola Dasar bagi Pengembangan Profesi Guru Pendidikan Agama Kristen,” MANTHANO: Jurnal Pendidikan Kristen 1, no. 1 (2022): 50–60, https://doi.org/10.55967/manthano.v1i1.9.","previouslyFormattedCitation":"Andreas Fernando dan Carolina Etnasari Anjaya, “Pelayanan dan Kehidupan Tuhan Yesus Sebagai Pola Dasar bagi Pengembangan Profesi Guru Pendidikan Agama Kristen,” &lt;i&gt;MANTHANO: Jurnal Pendidikan Kristen&lt;/i&gt; 1, no. 1 (2022): 50–60, https://doi.org/10.55967/manthano.v1i1.9."},"properties":{"noteIndex":2},"schema":"https://github.com/citation-style-language/schema/raw/master/csl-citation.json"}</w:instrText>
      </w:r>
      <w:r>
        <w:fldChar w:fldCharType="separate"/>
      </w:r>
      <w:r w:rsidRPr="00EC6C73">
        <w:rPr>
          <w:noProof/>
        </w:rPr>
        <w:t xml:space="preserve">Andreas Fernando dan Carolina Etnasari Anjaya, “Pelayanan dan Kehidupan Tuhan Yesus Sebagai Pola Dasar bagi Pengembangan Profesi Guru Pendidikan Agama Kristen,” </w:t>
      </w:r>
      <w:r w:rsidRPr="00EC6C73">
        <w:rPr>
          <w:i/>
          <w:noProof/>
        </w:rPr>
        <w:t>MANTHANO: Jurnal Pendidikan Kristen</w:t>
      </w:r>
      <w:r w:rsidRPr="00EC6C73">
        <w:rPr>
          <w:noProof/>
        </w:rPr>
        <w:t xml:space="preserve"> 1, no. 1 (2022): 50–60, https://doi.org/10.55967/manthano.v1i1.9.</w:t>
      </w:r>
      <w:r>
        <w:fldChar w:fldCharType="end"/>
      </w:r>
    </w:p>
  </w:footnote>
  <w:footnote w:id="3">
    <w:p w:rsidR="00942F31" w:rsidRPr="00BB7DBF" w:rsidRDefault="00942F31" w:rsidP="00EC6C73">
      <w:pPr>
        <w:pStyle w:val="FootnoteText"/>
        <w:spacing w:line="240" w:lineRule="auto"/>
      </w:pPr>
      <w:r w:rsidRPr="00BB7DBF">
        <w:rPr>
          <w:rStyle w:val="FootnoteReference"/>
        </w:rPr>
        <w:footnoteRef/>
      </w:r>
      <w:r w:rsidRPr="00BB7DBF">
        <w:t xml:space="preserve"> </w:t>
      </w:r>
      <w:r w:rsidRPr="00BB7DBF">
        <w:fldChar w:fldCharType="begin" w:fldLock="1"/>
      </w:r>
      <w:r>
        <w:instrText>ADDIN CSL_CITATION {"citationItems":[{"id":"ITEM-1","itemData":{"author":[{"dropping-particle":"","family":"Fadel","given":"Charles","non-dropping-particle":"","parse-names":false,"suffix":""},{"dropping-particle":"","family":"Bialik","given":"Maya","non-dropping-particle":"","parse-names":false,"suffix":""},{"dropping-particle":"","family":"Trilling","given":"Bernie","non-dropping-particle":"","parse-names":false,"suffix":""}],"id":"ITEM-1","issued":{"date-parts":[["2015"]]},"publisher":"The Center for Curriculum Redesign","publisher-place":"Boston","title":"Four-Dimensional Education : The Competencies Learners Need to Succeed","type":"book"},"locator":"94","uris":["http://www.mendeley.com/documents/?uuid=e25c4f0e-c832-48c8-8322-beace8e7bb61"]}],"mendeley":{"formattedCitation":"Charles Fadel, Maya Bialik, dan Bernie Trilling, &lt;i&gt;Four-Dimensional Education : The Competencies Learners Need to Succeed&lt;/i&gt; (Boston: The Center for Curriculum Redesign, 2015), 94.","plainTextFormattedCitation":"Charles Fadel, Maya Bialik, dan Bernie Trilling, Four-Dimensional Education : The Competencies Learners Need to Succeed (Boston: The Center for Curriculum Redesign, 2015), 94.","previouslyFormattedCitation":"Charles Fadel, Maya Bialik, dan Bernie Trilling, &lt;i&gt;Four-Dimensional Education : The Competencies Learners Need to Succeed&lt;/i&gt; (Boston: The Center for Curriculum Redesign, 2015), 94."},"properties":{"noteIndex":3},"schema":"https://github.com/citation-style-language/schema/raw/master/csl-citation.json"}</w:instrText>
      </w:r>
      <w:r w:rsidRPr="00BB7DBF">
        <w:fldChar w:fldCharType="separate"/>
      </w:r>
      <w:r w:rsidRPr="00BB7DBF">
        <w:rPr>
          <w:noProof/>
        </w:rPr>
        <w:t xml:space="preserve">Charles Fadel, Maya Bialik, dan Bernie Trilling, </w:t>
      </w:r>
      <w:r w:rsidRPr="00BB7DBF">
        <w:rPr>
          <w:i/>
          <w:noProof/>
        </w:rPr>
        <w:t>Four-Dimensional Education : The Competencies Learners Need to Succeed</w:t>
      </w:r>
      <w:r w:rsidRPr="00BB7DBF">
        <w:rPr>
          <w:noProof/>
        </w:rPr>
        <w:t xml:space="preserve"> (Boston: The Center for Curriculum Redesign, 2015), 94.</w:t>
      </w:r>
      <w:r w:rsidRPr="00BB7DBF">
        <w:fldChar w:fldCharType="end"/>
      </w:r>
    </w:p>
  </w:footnote>
  <w:footnote w:id="4">
    <w:p w:rsidR="00942F31" w:rsidRDefault="00942F31" w:rsidP="00F579AB">
      <w:pPr>
        <w:pStyle w:val="FootnoteText"/>
        <w:spacing w:line="240" w:lineRule="auto"/>
      </w:pPr>
      <w:r>
        <w:rPr>
          <w:rStyle w:val="FootnoteReference"/>
        </w:rPr>
        <w:footnoteRef/>
      </w:r>
      <w:r>
        <w:t xml:space="preserve"> </w:t>
      </w:r>
      <w:r>
        <w:fldChar w:fldCharType="begin" w:fldLock="1"/>
      </w:r>
      <w:r>
        <w:instrText>ADDIN CSL_CITATION {"citationItems":[{"id":"ITEM-1","itemData":{"author":[{"dropping-particle":"","family":"Dwikoryanto","given":"Matius I Totok","non-dropping-particle":"","parse-names":false,"suffix":""},{"dropping-particle":"","family":"Anjaya","given":"Carolina Etnasari","non-dropping-particle":"","parse-names":false,"suffix":""},{"dropping-particle":"","family":"Trifosa","given":"Reni","non-dropping-particle":"","parse-names":false,"suffix":""}],"container-title":"Regula Fidei: Jurnal Pendidikan Agama Kristen","id":"ITEM-1","issue":"1","issued":{"date-parts":[["2021"]]},"page":"69-80","title":"Membangun Critical Thinking Anak Didik dalam Pendidikan Kristen Abad 21 Melalui Research Based Learning","type":"article-journal","volume":"6"},"uris":["http://www.mendeley.com/documents/?uuid=620c116c-9f3e-4985-b5ae-ff16a00c8fb5"]}],"mendeley":{"formattedCitation":"Matius I Totok Dwikoryanto, Carolina Etnasari Anjaya, dan Reni Trifosa, “Membangun Critical Thinking Anak Didik dalam Pendidikan Kristen Abad 21 Melalui Research Based Learning,” &lt;i&gt;Regula Fidei: Jurnal Pendidikan Agama Kristen&lt;/i&gt; 6, no. 1 (2021): 69–80.","plainTextFormattedCitation":"Matius I Totok Dwikoryanto, Carolina Etnasari Anjaya, dan Reni Trifosa, “Membangun Critical Thinking Anak Didik dalam Pendidikan Kristen Abad 21 Melalui Research Based Learning,” Regula Fidei: Jurnal Pendidikan Agama Kristen 6, no. 1 (2021): 69–80.","previouslyFormattedCitation":"Matius I Totok Dwikoryanto, Carolina Etnasari Anjaya, dan Reni Trifosa, “Membangun Critical Thinking Anak Didik dalam Pendidikan Kristen Abad 21 Melalui Research Based Learning,” &lt;i&gt;Regula Fidei: Jurnal Pendidikan Agama Kristen&lt;/i&gt; 6, no. 1 (2021): 69–80."},"properties":{"noteIndex":4},"schema":"https://github.com/citation-style-language/schema/raw/master/csl-citation.json"}</w:instrText>
      </w:r>
      <w:r>
        <w:fldChar w:fldCharType="separate"/>
      </w:r>
      <w:r w:rsidRPr="007C270A">
        <w:rPr>
          <w:noProof/>
        </w:rPr>
        <w:t xml:space="preserve">Matius I Totok Dwikoryanto, Carolina Etnasari Anjaya, dan Reni Trifosa, “Membangun Critical Thinking Anak Didik dalam Pendidikan Kristen Abad 21 Melalui Research Based Learning,” </w:t>
      </w:r>
      <w:r w:rsidRPr="007C270A">
        <w:rPr>
          <w:i/>
          <w:noProof/>
        </w:rPr>
        <w:t>Regula Fidei: Jurnal Pendidikan Agama Kristen</w:t>
      </w:r>
      <w:r w:rsidRPr="007C270A">
        <w:rPr>
          <w:noProof/>
        </w:rPr>
        <w:t xml:space="preserve"> 6, no. 1 (2021): 69–80.</w:t>
      </w:r>
      <w:r>
        <w:fldChar w:fldCharType="end"/>
      </w:r>
    </w:p>
  </w:footnote>
  <w:footnote w:id="5">
    <w:p w:rsidR="00942F31" w:rsidRPr="00BB7DBF" w:rsidRDefault="00942F31" w:rsidP="00F579AB">
      <w:pPr>
        <w:pStyle w:val="FootnoteText"/>
        <w:spacing w:line="240" w:lineRule="auto"/>
      </w:pPr>
      <w:r w:rsidRPr="00BB7DBF">
        <w:rPr>
          <w:rStyle w:val="FootnoteReference"/>
        </w:rPr>
        <w:footnoteRef/>
      </w:r>
      <w:r w:rsidRPr="00BB7DBF">
        <w:t xml:space="preserve"> </w:t>
      </w:r>
      <w:r w:rsidRPr="00BB7DBF">
        <w:fldChar w:fldCharType="begin" w:fldLock="1"/>
      </w:r>
      <w:r>
        <w:instrText>ADDIN CSL_CITATION {"citationItems":[{"id":"ITEM-1","itemData":{"author":[{"dropping-particle":"","family":"Pujiono","given":"Andrias","non-dropping-particle":"","parse-names":false,"suffix":""},{"dropping-particle":"","family":"Anjaya","given":"Carolina Etnasari","non-dropping-particle":"","parse-names":false,"suffix":""},{"dropping-particle":"","family":"Arifianto","given":"Yonatan Alex","non-dropping-particle":"","parse-names":false,"suffix":""}],"container-title":"DIEGESIS: Jurnal Teologi Kharismatika","id":"ITEM-1","issue":"1","issued":{"date-parts":[["2022"]]},"title":"Generasi yang Unggul dalam Iman, Ilmu, dan Pengabdian di Era Industri 4.0","type":"article-journal","volume":"5"},"uris":["http://www.mendeley.com/documents/?uuid=5327d308-a6ba-4477-bb29-8d8048d2fcb2"]}],"mendeley":{"formattedCitation":"Andrias Pujiono, Carolina Etnasari Anjaya, dan Yonatan Alex Arifianto, “Generasi yang Unggul dalam Iman, Ilmu, dan Pengabdian di Era Industri 4.0,” &lt;i&gt;DIEGESIS: Jurnal Teologi Kharismatika&lt;/i&gt; 5, no. 1 (2022).","plainTextFormattedCitation":"Andrias Pujiono, Carolina Etnasari Anjaya, dan Yonatan Alex Arifianto, “Generasi yang Unggul dalam Iman, Ilmu, dan Pengabdian di Era Industri 4.0,” DIEGESIS: Jurnal Teologi Kharismatika 5, no. 1 (2022).","previouslyFormattedCitation":"Andrias Pujiono, Carolina Etnasari Anjaya, dan Yonatan Alex Arifianto, “Generasi yang Unggul dalam Iman, Ilmu, dan Pengabdian di Era Industri 4.0,” &lt;i&gt;DIEGESIS: Jurnal Teologi Kharismatika&lt;/i&gt; 5, no. 1 (2022)."},"properties":{"noteIndex":5},"schema":"https://github.com/citation-style-language/schema/raw/master/csl-citation.json"}</w:instrText>
      </w:r>
      <w:r w:rsidRPr="00BB7DBF">
        <w:fldChar w:fldCharType="separate"/>
      </w:r>
      <w:r w:rsidRPr="00BB7DBF">
        <w:rPr>
          <w:noProof/>
        </w:rPr>
        <w:t xml:space="preserve">Andrias Pujiono, Carolina Etnasari Anjaya, dan Yonatan Alex Arifianto, “Generasi yang Unggul dalam Iman, Ilmu, dan Pengabdian di Era Industri 4.0,” </w:t>
      </w:r>
      <w:r w:rsidRPr="00BB7DBF">
        <w:rPr>
          <w:i/>
          <w:noProof/>
        </w:rPr>
        <w:t>DIEGESIS: Jurnal Teologi Kharismatika</w:t>
      </w:r>
      <w:r w:rsidRPr="00BB7DBF">
        <w:rPr>
          <w:noProof/>
        </w:rPr>
        <w:t xml:space="preserve"> 5, no. 1 (2022).</w:t>
      </w:r>
      <w:r w:rsidRPr="00BB7DBF">
        <w:fldChar w:fldCharType="end"/>
      </w:r>
    </w:p>
  </w:footnote>
  <w:footnote w:id="6">
    <w:p w:rsidR="00942F31" w:rsidRDefault="00942F31" w:rsidP="00883AA4">
      <w:pPr>
        <w:pStyle w:val="FootnoteText"/>
        <w:spacing w:line="240" w:lineRule="auto"/>
      </w:pPr>
      <w:r>
        <w:rPr>
          <w:rStyle w:val="FootnoteReference"/>
        </w:rPr>
        <w:footnoteRef/>
      </w:r>
      <w:r>
        <w:t xml:space="preserve"> </w:t>
      </w:r>
      <w:r>
        <w:fldChar w:fldCharType="begin" w:fldLock="1"/>
      </w:r>
      <w:r>
        <w:instrText>ADDIN CSL_CITATION {"citationItems":[{"id":"ITEM-1","itemData":{"author":[{"dropping-particle":"","family":"Utami","given":"Sri","non-dropping-particle":"","parse-names":false,"suffix":""}],"container-title":"Prosiding Seminar Nasional Pendidikan FKIP","id":"ITEM-1","issue":"1","issued":{"date-parts":[["2019"]]},"page":"518-527","title":"Meningkatkan mutu pendidikan Indonesia melalui peningkatan kualitas personal, profesional, dan strategi rekrutmen guru","type":"paper-conference","volume":"2"},"uris":["http://www.mendeley.com/documents/?uuid=d49edf0a-4e5f-48a7-b785-400be2822e07"]}],"mendeley":{"formattedCitation":"Sri Utami, “Meningkatkan mutu pendidikan Indonesia melalui peningkatan kualitas personal, profesional, dan strategi rekrutmen guru,” in &lt;i&gt;Prosiding Seminar Nasional Pendidikan FKIP&lt;/i&gt;, vol. 2, 2019, 518–27.","plainTextFormattedCitation":"Sri Utami, “Meningkatkan mutu pendidikan Indonesia melalui peningkatan kualitas personal, profesional, dan strategi rekrutmen guru,” in Prosiding Seminar Nasional Pendidikan FKIP, vol. 2, 2019, 518–27.","previouslyFormattedCitation":"Sri Utami, “Meningkatkan mutu pendidikan Indonesia melalui peningkatan kualitas personal, profesional, dan strategi rekrutmen guru,” in &lt;i&gt;Prosiding Seminar Nasional Pendidikan FKIP&lt;/i&gt;, vol. 2, 2019, 518–27."},"properties":{"noteIndex":6},"schema":"https://github.com/citation-style-language/schema/raw/master/csl-citation.json"}</w:instrText>
      </w:r>
      <w:r>
        <w:fldChar w:fldCharType="separate"/>
      </w:r>
      <w:r w:rsidRPr="00BB7DBF">
        <w:rPr>
          <w:noProof/>
        </w:rPr>
        <w:t xml:space="preserve">Sri Utami, “Meningkatkan mutu pendidikan Indonesia melalui peningkatan kualitas personal, profesional, dan strategi rekrutmen guru,” in </w:t>
      </w:r>
      <w:r w:rsidRPr="00BB7DBF">
        <w:rPr>
          <w:i/>
          <w:noProof/>
        </w:rPr>
        <w:t>Prosiding Seminar Nasional Pendidikan FKIP</w:t>
      </w:r>
      <w:r w:rsidRPr="00BB7DBF">
        <w:rPr>
          <w:noProof/>
        </w:rPr>
        <w:t>, vol. 2, 2019, 518–27.</w:t>
      </w:r>
      <w:r>
        <w:fldChar w:fldCharType="end"/>
      </w:r>
    </w:p>
  </w:footnote>
  <w:footnote w:id="7">
    <w:p w:rsidR="00942F31" w:rsidRDefault="00942F31" w:rsidP="00883AA4">
      <w:pPr>
        <w:pStyle w:val="FootnoteText"/>
        <w:spacing w:line="240" w:lineRule="auto"/>
      </w:pPr>
      <w:r>
        <w:rPr>
          <w:rStyle w:val="FootnoteReference"/>
        </w:rPr>
        <w:footnoteRef/>
      </w:r>
      <w:r>
        <w:t xml:space="preserve"> </w:t>
      </w:r>
      <w:r>
        <w:fldChar w:fldCharType="begin" w:fldLock="1"/>
      </w:r>
      <w:r>
        <w:instrText>ADDIN CSL_CITATION {"citationItems":[{"id":"ITEM-1","itemData":{"author":[{"dropping-particle":"","family":"Harmadi","given":"Mariani","non-dropping-particle":"","parse-names":false,"suffix":""},{"dropping-particle":"","family":"Jatmiko","given":"Agung","non-dropping-particle":"","parse-names":false,"suffix":""}],"container-title":"PASCA: Jurnal Teologi dan Pendidikan Agama Kristen","id":"ITEM-1","issue":"1","issued":{"date-parts":[["2020"]]},"page":"62-74","title":"Pembelajaran Efektif Pendidikan Agama Kristen Generasi Milenial","type":"article-journal","volume":"16"},"uris":["http://www.mendeley.com/documents/?uuid=41c22cc9-80b5-4a0b-b24b-a2b12d36787d"]}],"mendeley":{"formattedCitation":"Mariani Harmadi dan Agung Jatmiko, “Pembelajaran Efektif Pendidikan Agama Kristen Generasi Milenial,” &lt;i&gt;PASCA: Jurnal Teologi dan Pendidikan Agama Kristen&lt;/i&gt; 16, no. 1 (2020): 62–74.","plainTextFormattedCitation":"Mariani Harmadi dan Agung Jatmiko, “Pembelajaran Efektif Pendidikan Agama Kristen Generasi Milenial,” PASCA: Jurnal Teologi dan Pendidikan Agama Kristen 16, no. 1 (2020): 62–74.","previouslyFormattedCitation":"Mariani Harmadi dan Agung Jatmiko, “Pembelajaran Efektif Pendidikan Agama Kristen Generasi Milenial,” &lt;i&gt;PASCA: Jurnal Teologi dan Pendidikan Agama Kristen&lt;/i&gt; 16, no. 1 (2020): 62–74."},"properties":{"noteIndex":7},"schema":"https://github.com/citation-style-language/schema/raw/master/csl-citation.json"}</w:instrText>
      </w:r>
      <w:r>
        <w:fldChar w:fldCharType="separate"/>
      </w:r>
      <w:r w:rsidRPr="00F579AB">
        <w:rPr>
          <w:noProof/>
        </w:rPr>
        <w:t xml:space="preserve">Mariani Harmadi dan Agung Jatmiko, “Pembelajaran Efektif Pendidikan Agama Kristen Generasi Milenial,” </w:t>
      </w:r>
      <w:r w:rsidRPr="00F579AB">
        <w:rPr>
          <w:i/>
          <w:noProof/>
        </w:rPr>
        <w:t>PASCA: Jurnal Teologi dan Pendidikan Agama Kristen</w:t>
      </w:r>
      <w:r w:rsidRPr="00F579AB">
        <w:rPr>
          <w:noProof/>
        </w:rPr>
        <w:t xml:space="preserve"> 16, no. 1 (2020): 62–74.</w:t>
      </w:r>
      <w:r>
        <w:fldChar w:fldCharType="end"/>
      </w:r>
    </w:p>
  </w:footnote>
  <w:footnote w:id="8">
    <w:p w:rsidR="00942F31" w:rsidRDefault="00942F31" w:rsidP="00883AA4">
      <w:pPr>
        <w:pStyle w:val="FootnoteText"/>
        <w:spacing w:line="240" w:lineRule="auto"/>
      </w:pPr>
      <w:r>
        <w:rPr>
          <w:rStyle w:val="FootnoteReference"/>
        </w:rPr>
        <w:footnoteRef/>
      </w:r>
      <w:r>
        <w:t xml:space="preserve"> </w:t>
      </w:r>
      <w:r>
        <w:fldChar w:fldCharType="begin" w:fldLock="1"/>
      </w:r>
      <w:r>
        <w:instrText>ADDIN CSL_CITATION {"citationItems":[{"id":"ITEM-1","itemData":{"DOI":"10.46495/sdjt.v4i2.24","ISSN":"2088-8236","abstract":"The teacher's role is very important in the education process. A teacher not only delivers course content tothe students, but also provides character education by being an example of good character and integrity. Therefore, the task of a teacher is a noble task. It is an honorable profession. In the context of Christian Education, Jesus Christ must become our main example and the Master ofthe education process, lead by a christian teacher. Jesus is the Teacher of all teachers, He not only delivers informations and knowedge, but also changes the life of the people who follow Him.","author":[{"dropping-particle":"","family":"Simanjuntak","given":"Ramses","non-dropping-particle":"","parse-names":false,"suffix":""}],"container-title":"Sanctum Domine: Jurnal Teologi","id":"ITEM-1","issue":"2","issued":{"date-parts":[["2016","12","19"]]},"page":"29-40","publisher":"Sekolah Tinggi Theologia Nazarene Indonesia","title":"Dampak Keteladanan Yesus sebagai Guru Agung bagi Guru Pendidikan Agama Kristen Masa Kini","type":"article-journal","volume":"4"},"uris":["http://www.mendeley.com/documents/?uuid=55c08b51-4ff9-398f-af09-afd9bcb2399d"]}],"mendeley":{"formattedCitation":"Ramses Simanjuntak, “Dampak Keteladanan Yesus sebagai Guru Agung bagi Guru Pendidikan Agama Kristen Masa Kini,” &lt;i&gt;Sanctum Domine: Jurnal Teologi&lt;/i&gt; 4, no. 2 (19 Desember 2016): 29–40, https://doi.org/10.46495/sdjt.v4i2.24.","plainTextFormattedCitation":"Ramses Simanjuntak, “Dampak Keteladanan Yesus sebagai Guru Agung bagi Guru Pendidikan Agama Kristen Masa Kini,” Sanctum Domine: Jurnal Teologi 4, no. 2 (19 Desember 2016): 29–40, https://doi.org/10.46495/sdjt.v4i2.24.","previouslyFormattedCitation":"Ramses Simanjuntak, “Dampak Keteladanan Yesus sebagai Guru Agung bagi Guru Pendidikan Agama Kristen Masa Kini,” &lt;i&gt;Sanctum Domine: Jurnal Teologi&lt;/i&gt; 4, no. 2 (19 Desember 2016): 29–40, https://doi.org/10.46495/sdjt.v4i2.24."},"properties":{"noteIndex":8},"schema":"https://github.com/citation-style-language/schema/raw/master/csl-citation.json"}</w:instrText>
      </w:r>
      <w:r>
        <w:fldChar w:fldCharType="separate"/>
      </w:r>
      <w:r w:rsidRPr="00C50AB6">
        <w:rPr>
          <w:noProof/>
        </w:rPr>
        <w:t xml:space="preserve">Ramses Simanjuntak, “Dampak Keteladanan Yesus sebagai Guru Agung bagi Guru Pendidikan Agama Kristen Masa Kini,” </w:t>
      </w:r>
      <w:r w:rsidRPr="00C50AB6">
        <w:rPr>
          <w:i/>
          <w:noProof/>
        </w:rPr>
        <w:t>Sanctum Domine: Jurnal Teologi</w:t>
      </w:r>
      <w:r w:rsidRPr="00C50AB6">
        <w:rPr>
          <w:noProof/>
        </w:rPr>
        <w:t xml:space="preserve"> 4, no. 2 (19 Desember 2016): 29–40, https://doi.org/10.46495/sdjt.v4i2.24.</w:t>
      </w:r>
      <w:r>
        <w:fldChar w:fldCharType="end"/>
      </w:r>
    </w:p>
  </w:footnote>
  <w:footnote w:id="9">
    <w:p w:rsidR="00942F31" w:rsidRDefault="00942F31" w:rsidP="0082734A">
      <w:pPr>
        <w:pStyle w:val="FootnoteText"/>
        <w:spacing w:line="240" w:lineRule="auto"/>
      </w:pPr>
      <w:r>
        <w:rPr>
          <w:rStyle w:val="FootnoteReference"/>
        </w:rPr>
        <w:footnoteRef/>
      </w:r>
      <w:r>
        <w:t xml:space="preserve"> </w:t>
      </w:r>
      <w:r>
        <w:fldChar w:fldCharType="begin" w:fldLock="1"/>
      </w:r>
      <w:r>
        <w:instrText>ADDIN CSL_CITATION {"citationItems":[{"id":"ITEM-1","itemData":{"author":[{"dropping-particle":"","family":"Rinawati","given":"Anita","non-dropping-particle":"","parse-names":false,"suffix":""}],"container-title":"Ekuitas: Jurnal Pendidikan Ekonomi","id":"ITEM-1","issue":"1","issued":{"date-parts":[["2015"]]},"title":"Transformasi Pendidikan untuk Menghadapi Globalisasi","type":"article-journal","volume":"3"},"uris":["http://www.mendeley.com/documents/?uuid=66885039-176d-4436-9f35-efb978a56357"]}],"mendeley":{"formattedCitation":"Anita Rinawati, “Transformasi Pendidikan untuk Menghadapi Globalisasi,” &lt;i&gt;Ekuitas: Jurnal Pendidikan Ekonomi&lt;/i&gt; 3, no. 1 (2015).","plainTextFormattedCitation":"Anita Rinawati, “Transformasi Pendidikan untuk Menghadapi Globalisasi,” Ekuitas: Jurnal Pendidikan Ekonomi 3, no. 1 (2015).","previouslyFormattedCitation":"Anita Rinawati, “Transformasi Pendidikan untuk Menghadapi Globalisasi,” &lt;i&gt;Ekuitas: Jurnal Pendidikan Ekonomi&lt;/i&gt; 3, no. 1 (2015)."},"properties":{"noteIndex":9},"schema":"https://github.com/citation-style-language/schema/raw/master/csl-citation.json"}</w:instrText>
      </w:r>
      <w:r>
        <w:fldChar w:fldCharType="separate"/>
      </w:r>
      <w:r w:rsidRPr="00AC3A47">
        <w:rPr>
          <w:noProof/>
        </w:rPr>
        <w:t xml:space="preserve">Anita Rinawati, “Transformasi Pendidikan untuk Menghadapi Globalisasi,” </w:t>
      </w:r>
      <w:r w:rsidRPr="00AC3A47">
        <w:rPr>
          <w:i/>
          <w:noProof/>
        </w:rPr>
        <w:t>Ekuitas: Jurnal Pendidikan Ekonomi</w:t>
      </w:r>
      <w:r w:rsidRPr="00AC3A47">
        <w:rPr>
          <w:noProof/>
        </w:rPr>
        <w:t xml:space="preserve"> 3, no. 1 (2015).</w:t>
      </w:r>
      <w:r>
        <w:fldChar w:fldCharType="end"/>
      </w:r>
    </w:p>
  </w:footnote>
  <w:footnote w:id="10">
    <w:p w:rsidR="00942F31" w:rsidRDefault="00942F31" w:rsidP="0082734A">
      <w:pPr>
        <w:pStyle w:val="FootnoteText"/>
        <w:spacing w:line="240" w:lineRule="auto"/>
      </w:pPr>
      <w:r>
        <w:rPr>
          <w:rStyle w:val="FootnoteReference"/>
        </w:rPr>
        <w:footnoteRef/>
      </w:r>
      <w:r>
        <w:t xml:space="preserve"> </w:t>
      </w:r>
      <w:r>
        <w:fldChar w:fldCharType="begin" w:fldLock="1"/>
      </w:r>
      <w:r>
        <w:instrText>ADDIN CSL_CITATION {"citationItems":[{"id":"ITEM-1","itemData":{"author":[{"dropping-particle":"","family":"Juntak","given":"Justin Niaga Siman","non-dropping-particle":"","parse-names":false,"suffix":""}],"container-title":"EPIGRAPHE: Jurnal Teologi dan Pelayanan Kristiani","id":"ITEM-1","issue":"1","issued":{"date-parts":[["2019"]]},"page":"9-20","title":"Pengaruh pemahaman panggilan guru Kristen terhadap pemberitaan Injil","type":"article-journal","volume":"3"},"locator":"12","uris":["http://www.mendeley.com/documents/?uuid=ba549646-2f38-49f6-b8ec-686ff68323cf"]}],"mendeley":{"formattedCitation":"Justin Niaga Siman Juntak, “Pengaruh pemahaman panggilan guru Kristen terhadap pemberitaan Injil,” &lt;i&gt;EPIGRAPHE: Jurnal Teologi dan Pelayanan Kristiani&lt;/i&gt; 3, no. 1 (2019): 12.","plainTextFormattedCitation":"Justin Niaga Siman Juntak, “Pengaruh pemahaman panggilan guru Kristen terhadap pemberitaan Injil,” EPIGRAPHE: Jurnal Teologi dan Pelayanan Kristiani 3, no. 1 (2019): 12.","previouslyFormattedCitation":"Justin Niaga Siman Juntak, “Pengaruh pemahaman panggilan guru Kristen terhadap pemberitaan Injil,” &lt;i&gt;EPIGRAPHE: Jurnal Teologi dan Pelayanan Kristiani&lt;/i&gt; 3, no. 1 (2019): 12."},"properties":{"noteIndex":10},"schema":"https://github.com/citation-style-language/schema/raw/master/csl-citation.json"}</w:instrText>
      </w:r>
      <w:r>
        <w:fldChar w:fldCharType="separate"/>
      </w:r>
      <w:r w:rsidRPr="00C73B7D">
        <w:rPr>
          <w:noProof/>
        </w:rPr>
        <w:t xml:space="preserve">Justin Niaga Siman Juntak, “Pengaruh pemahaman panggilan guru Kristen terhadap pemberitaan Injil,” </w:t>
      </w:r>
      <w:r w:rsidRPr="00C73B7D">
        <w:rPr>
          <w:i/>
          <w:noProof/>
        </w:rPr>
        <w:t>EPIGRAPHE: Jurnal Teologi dan Pelayanan Kristiani</w:t>
      </w:r>
      <w:r w:rsidRPr="00C73B7D">
        <w:rPr>
          <w:noProof/>
        </w:rPr>
        <w:t xml:space="preserve"> 3, no. 1 (2019): 12.</w:t>
      </w:r>
      <w:r>
        <w:fldChar w:fldCharType="end"/>
      </w:r>
    </w:p>
  </w:footnote>
  <w:footnote w:id="11">
    <w:p w:rsidR="0082734A" w:rsidRDefault="0082734A" w:rsidP="0082734A">
      <w:pPr>
        <w:pStyle w:val="FootnoteText"/>
        <w:spacing w:line="240" w:lineRule="auto"/>
      </w:pPr>
      <w:r>
        <w:rPr>
          <w:rStyle w:val="FootnoteReference"/>
        </w:rPr>
        <w:footnoteRef/>
      </w:r>
      <w:r>
        <w:t xml:space="preserve"> </w:t>
      </w:r>
      <w:r>
        <w:fldChar w:fldCharType="begin" w:fldLock="1"/>
      </w:r>
      <w:r>
        <w:instrText>ADDIN CSL_CITATION {"citationItems":[{"id":"ITEM-1","itemData":{"DOI":"10.46307/RFIDEI.V6I1.84","ISSN":"2620-9926","abstract":"Abstract: The problem of students in dealing with moral decadence in socializing in the technological era is very risky and can clash spiritually. This problem will be a threat if the role of Christian religious education teachers does not maximize in seeking Biblical learning. Through descriptive qualitative methods, it can be concluded that teachers as educators in Ethical-Theological to overcome moral decadence in this period of disruption must be a prio- rity for teachers and parents to work together in suppressing moral decadence. So what the teacher does is the first to know the nature of moral decadence and challenges in the era of disruption. So that it can provide solutions for students. Both teachers taught Christian ethical values from a biblical perspective as the basis for norms of life that are taught and applied in everyday life. And thirdly, Christian religious education teachers as role models in life wherever they are, especially in the virtual or digital world, this will have an impact on changes in students who see and imitate the teacher's attitude in the real and digital world community Abstrak: Persoalan peserta didik dalam menghadapi dekadensi moral dalam pergaulan di era teknologi sangat riskan dapat membenturkan kerohanian. Persoalan tersebut akan menjadi ancaman bila peran guru pendidikan agama Kristen tidak memaksimalkan dalam mengupa- yakan pembelajaran sesuai Alkitabiah. Melalui metode kualitatif deskritif dapat disimpulkan bahwa guru sebagai pendidik dalam Etis-Teologis untuk mengatasi dekadensi moral pada masa disrupsi ini harus menjadi prioritas guru dan orang tua untuk bekerja sama dalam menekan dekadensi moral. Maka yang dilakukan guru adalah yang pertama mengetahui hakikat deka- densi moral dan tantangan di era disrupsi. Sehingga dapat memberi solusi bagi peserta didik. Kedua guru mengajarkan nilai etika Kristen dalam persepektif Alkitab sebagai landasan norma kehidupan yang diajarkan dan diterapkan dalam kehidupan sehari hari. Dan yang ketiga Guru pendidikan Agama Kristen sebagai teladan dalam kehidupan dimanapun berada terlebih di dunia maya atau digital maka hal ini akan berdampak bagi perubahan peserta didik yang melihat dan meneladani sikap guru dalam berkomunitas didunia nyata maupun digital","author":[{"dropping-particle":"","family":"Arifianto","given":"Yonatan Alex","non-dropping-particle":"","parse-names":false,"suffix":""}],"container-title":"Regulafidei: Jurnal Pendidikan Agama Kristen","id":"ITEM-1","issue":"1","issued":{"date-parts":[["2021","6","15"]]},"page":"45-59","title":"Peran Guru Pendidikan Agama Kristen dalam Pendidikan Etis-Teologi Mengatasi Dekadensi Moral di Tengah Era Disrupsi","type":"article-journal","volume":"6"},"uris":["http://www.mendeley.com/documents/?uuid=93cb2abd-76d8-32c8-a2a6-389f3a2cd055"]}],"mendeley":{"formattedCitation":"Yonatan Alex Arifianto, “Peran Guru Pendidikan Agama Kristen dalam Pendidikan Etis-Teologi Mengatasi Dekadensi Moral di Tengah Era Disrupsi,” &lt;i&gt;Regulafidei: Jurnal Pendidikan Agama Kristen&lt;/i&gt; 6, no. 1 (15 Juni 2021): 45–59, https://doi.org/10.46307/RFIDEI.V6I1.84.","plainTextFormattedCitation":"Yonatan Alex Arifianto, “Peran Guru Pendidikan Agama Kristen dalam Pendidikan Etis-Teologi Mengatasi Dekadensi Moral di Tengah Era Disrupsi,” Regulafidei: Jurnal Pendidikan Agama Kristen 6, no. 1 (15 Juni 2021): 45–59, https://doi.org/10.46307/RFIDEI.V6I1.84."},"properties":{"noteIndex":11},"schema":"https://github.com/citation-style-language/schema/raw/master/csl-citation.json"}</w:instrText>
      </w:r>
      <w:r>
        <w:fldChar w:fldCharType="separate"/>
      </w:r>
      <w:r w:rsidRPr="0082734A">
        <w:rPr>
          <w:noProof/>
        </w:rPr>
        <w:t xml:space="preserve">Yonatan Alex Arifianto, “Peran Guru Pendidikan Agama Kristen dalam Pendidikan Etis-Teologi Mengatasi Dekadensi Moral di Tengah Era Disrupsi,” </w:t>
      </w:r>
      <w:r w:rsidRPr="0082734A">
        <w:rPr>
          <w:i/>
          <w:noProof/>
        </w:rPr>
        <w:t>Regulafidei: Jurnal Pendidikan Agama Kristen</w:t>
      </w:r>
      <w:r w:rsidRPr="0082734A">
        <w:rPr>
          <w:noProof/>
        </w:rPr>
        <w:t xml:space="preserve"> 6, no. 1 (15 Juni 2021): 45–59, https://doi.org/10.46307/RFIDEI.V6I1.84.</w:t>
      </w:r>
      <w:r>
        <w:fldChar w:fldCharType="end"/>
      </w:r>
    </w:p>
  </w:footnote>
  <w:footnote w:id="12">
    <w:p w:rsidR="00942F31" w:rsidRDefault="00942F31" w:rsidP="00C0359A">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Bulo","given":"Andrias Kemal","non-dropping-particle":"","parse-names":false,"suffix":""},{"dropping-particle":"","family":"Arifianto","given":"Yonatan Alex","non-dropping-particle":"","parse-names":false,"suffix":""},{"dropping-particle":"","family":"Anjaya","given":"Carolina Etnasari","non-dropping-particle":"","parse-names":false,"suffix":""}],"container-title":"EPIGRAPHE: Jurnal Teologi dan Pelayanan Kristiani","id":"ITEM-1","issue":"2","issued":{"date-parts":[["2021"]]},"page":"342-350","title":"Merawat Harmonisasi Kehidupan Beragama dan Berbangsa Melalui Internalisasi Nilai-nilai Pancasila di Lembaga Pendidikan Teologi","type":"article-journal","volume":"5"},"uris":["http://www.mendeley.com/documents/?uuid=4a377e49-b03a-4059-9745-9855471589c2"]}],"mendeley":{"formattedCitation":"Andrias Kemal Bulo, Yonatan Alex Arifianto, dan Carolina Etnasari Anjaya, “Merawat Harmonisasi Kehidupan Beragama dan Berbangsa Melalui Internalisasi Nilai-nilai Pancasila di Lembaga Pendidikan Teologi,” &lt;i&gt;EPIGRAPHE: Jurnal Teologi dan Pelayanan Kristiani&lt;/i&gt; 5, no. 2 (2021): 342–50.","plainTextFormattedCitation":"Andrias Kemal Bulo, Yonatan Alex Arifianto, dan Carolina Etnasari Anjaya, “Merawat Harmonisasi Kehidupan Beragama dan Berbangsa Melalui Internalisasi Nilai-nilai Pancasila di Lembaga Pendidikan Teologi,” EPIGRAPHE: Jurnal Teologi dan Pelayanan Kristiani 5, no. 2 (2021): 342–50.","previouslyFormattedCitation":"Andrias Kemal Bulo, Yonatan Alex Arifianto, dan Carolina Etnasari Anjaya, “Merawat Harmonisasi Kehidupan Beragama dan Berbangsa Melalui Internalisasi Nilai-nilai Pancasila di Lembaga Pendidikan Teologi,” &lt;i&gt;EPIGRAPHE: Jurnal Teologi dan Pelayanan Kristiani&lt;/i&gt; 5, no. 2 (2021): 342–50."},"properties":{"noteIndex":12},"schema":"https://github.com/citation-style-language/schema/raw/master/csl-citation.json"}</w:instrText>
      </w:r>
      <w:r>
        <w:fldChar w:fldCharType="separate"/>
      </w:r>
      <w:r w:rsidRPr="00AC3A47">
        <w:rPr>
          <w:noProof/>
        </w:rPr>
        <w:t xml:space="preserve">Andrias Kemal Bulo, Yonatan Alex Arifianto, dan Carolina Etnasari Anjaya, “Merawat Harmonisasi Kehidupan Beragama dan Berbangsa Melalui Internalisasi Nilai-nilai Pancasila di Lembaga Pendidikan Teologi,” </w:t>
      </w:r>
      <w:r w:rsidRPr="00AC3A47">
        <w:rPr>
          <w:i/>
          <w:noProof/>
        </w:rPr>
        <w:t>EPIGRAPHE: Jurnal Teologi dan Pelayanan Kristiani</w:t>
      </w:r>
      <w:r w:rsidRPr="00AC3A47">
        <w:rPr>
          <w:noProof/>
        </w:rPr>
        <w:t xml:space="preserve"> 5, no. 2 (2021): 342–50.</w:t>
      </w:r>
      <w:r>
        <w:fldChar w:fldCharType="end"/>
      </w:r>
    </w:p>
  </w:footnote>
  <w:footnote w:id="13">
    <w:p w:rsidR="00942F31" w:rsidRDefault="00942F31" w:rsidP="00C0359A">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Banawi","given":"Dwi","non-dropping-particle":"","parse-names":false,"suffix":""}],"id":"ITEM-1","issued":{"date-parts":[["2021"]]},"publisher":"Global Aksara Pres","publisher-place":"Surabaya","title":"Pendidikan Holistik Dalam pembentukan Karakter","type":"book"},"locator":"10","uris":["http://www.mendeley.com/documents/?uuid=c196d6c9-dcec-47cc-95f9-3764415fc271"]}],"mendeley":{"formattedCitation":"Dwi Banawi, &lt;i&gt;Pendidikan Holistik Dalam pembentukan Karakter&lt;/i&gt; (Surabaya: Global Aksara Pres, 2021), 10.","plainTextFormattedCitation":"Dwi Banawi, Pendidikan Holistik Dalam pembentukan Karakter (Surabaya: Global Aksara Pres, 2021), 10.","previouslyFormattedCitation":"Dwi Banawi, &lt;i&gt;Pendidikan Holistik Dalam pembentukan Karakter&lt;/i&gt; (Surabaya: Global Aksara Pres, 2021), 10."},"properties":{"noteIndex":13},"schema":"https://github.com/citation-style-language/schema/raw/master/csl-citation.json"}</w:instrText>
      </w:r>
      <w:r>
        <w:fldChar w:fldCharType="separate"/>
      </w:r>
      <w:r w:rsidRPr="00CF43BA">
        <w:rPr>
          <w:noProof/>
        </w:rPr>
        <w:t xml:space="preserve">Dwi Banawi, </w:t>
      </w:r>
      <w:r w:rsidRPr="00CF43BA">
        <w:rPr>
          <w:i/>
          <w:noProof/>
        </w:rPr>
        <w:t>Pendidikan Holistik Dalam pembentukan Karakter</w:t>
      </w:r>
      <w:r w:rsidRPr="00CF43BA">
        <w:rPr>
          <w:noProof/>
        </w:rPr>
        <w:t xml:space="preserve"> (Surabaya: Global Aksara Pres, 2021), 10.</w:t>
      </w:r>
      <w:r>
        <w:fldChar w:fldCharType="end"/>
      </w:r>
    </w:p>
  </w:footnote>
  <w:footnote w:id="14">
    <w:p w:rsidR="00942F31" w:rsidRDefault="00942F31" w:rsidP="00C0359A">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Fadel","given":"Charles","non-dropping-particle":"","parse-names":false,"suffix":""},{"dropping-particle":"","family":"Bialik","given":"Maya","non-dropping-particle":"","parse-names":false,"suffix":""},{"dropping-particle":"","family":"Trilling","given":"Bernie","non-dropping-particle":"","parse-names":false,"suffix":""}],"id":"ITEM-1","issued":{"date-parts":[["2015"]]},"publisher":"The Center for Curriculum Redesign","publisher-place":"Boston","title":"Four-Dimensional Education : The Competencies Learners Need to Succeed","type":"book"},"locator":"30","uris":["http://www.mendeley.com/documents/?uuid=e25c4f0e-c832-48c8-8322-beace8e7bb61"]}],"mendeley":{"formattedCitation":"Fadel, Bialik, dan Trilling, &lt;i&gt;Four-Dimensional Education : The Competencies Learners Need to Succeed&lt;/i&gt;, 30.","plainTextFormattedCitation":"Fadel, Bialik, dan Trilling, Four-Dimensional Education : The Competencies Learners Need to Succeed, 30.","previouslyFormattedCitation":"Fadel, Bialik, dan Trilling, &lt;i&gt;Four-Dimensional Education : The Competencies Learners Need to Succeed&lt;/i&gt;, 30."},"properties":{"noteIndex":14},"schema":"https://github.com/citation-style-language/schema/raw/master/csl-citation.json"}</w:instrText>
      </w:r>
      <w:r>
        <w:fldChar w:fldCharType="separate"/>
      </w:r>
      <w:r w:rsidRPr="000944D1">
        <w:rPr>
          <w:noProof/>
        </w:rPr>
        <w:t xml:space="preserve">Fadel, Bialik, dan Trilling, </w:t>
      </w:r>
      <w:r w:rsidRPr="000944D1">
        <w:rPr>
          <w:i/>
          <w:noProof/>
        </w:rPr>
        <w:t>Four-Dimensional Education : The Competencies Learners Need to Succeed</w:t>
      </w:r>
      <w:r w:rsidRPr="000944D1">
        <w:rPr>
          <w:noProof/>
        </w:rPr>
        <w:t>, 30.</w:t>
      </w:r>
      <w:r>
        <w:fldChar w:fldCharType="end"/>
      </w:r>
    </w:p>
  </w:footnote>
  <w:footnote w:id="15">
    <w:p w:rsidR="00942F31" w:rsidRDefault="00942F31" w:rsidP="00C0359A">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Intarti","given":"Esther Rela","non-dropping-particle":"","parse-names":false,"suffix":""}],"container-title":"REGULA FIDEI: Jurnal Pendidikan Agama Kristen","id":"ITEM-1","issue":"2","issued":{"date-parts":[["2016"]]},"page":"28-40","title":"Peran guru pendidikan agama Kristen sebagai motivator","type":"article-journal","volume":"1"},"uris":["http://www.mendeley.com/documents/?uuid=070a40a6-73c0-4951-91d8-1c163cce4653"]}],"mendeley":{"formattedCitation":"Esther Rela Intarti, “Peran guru pendidikan agama Kristen sebagai motivator,” &lt;i&gt;REGULA FIDEI: Jurnal Pendidikan Agama Kristen&lt;/i&gt; 1, no. 2 (2016): 28–40.","plainTextFormattedCitation":"Esther Rela Intarti, “Peran guru pendidikan agama Kristen sebagai motivator,” REGULA FIDEI: Jurnal Pendidikan Agama Kristen 1, no. 2 (2016): 28–40.","previouslyFormattedCitation":"Esther Rela Intarti, “Peran guru pendidikan agama Kristen sebagai motivator,” &lt;i&gt;REGULA FIDEI: Jurnal Pendidikan Agama Kristen&lt;/i&gt; 1, no. 2 (2016): 28–40."},"properties":{"noteIndex":15},"schema":"https://github.com/citation-style-language/schema/raw/master/csl-citation.json"}</w:instrText>
      </w:r>
      <w:r>
        <w:fldChar w:fldCharType="separate"/>
      </w:r>
      <w:r w:rsidRPr="0004756F">
        <w:rPr>
          <w:noProof/>
        </w:rPr>
        <w:t xml:space="preserve">Esther Rela Intarti, “Peran guru pendidikan agama Kristen sebagai motivator,” </w:t>
      </w:r>
      <w:r w:rsidRPr="0004756F">
        <w:rPr>
          <w:i/>
          <w:noProof/>
        </w:rPr>
        <w:t>REGULA FIDEI: Jurnal Pendidikan Agama Kristen</w:t>
      </w:r>
      <w:r w:rsidRPr="0004756F">
        <w:rPr>
          <w:noProof/>
        </w:rPr>
        <w:t xml:space="preserve"> 1, no. 2 (2016): 28–40.</w:t>
      </w:r>
      <w:r>
        <w:fldChar w:fldCharType="end"/>
      </w:r>
    </w:p>
  </w:footnote>
  <w:footnote w:id="16">
    <w:p w:rsidR="00942F31" w:rsidRDefault="00942F31" w:rsidP="00C0359A">
      <w:pPr>
        <w:pStyle w:val="FootnoteText"/>
        <w:spacing w:line="240" w:lineRule="auto"/>
      </w:pPr>
      <w:r>
        <w:rPr>
          <w:rStyle w:val="FootnoteReference"/>
        </w:rPr>
        <w:footnoteRef/>
      </w:r>
      <w:r>
        <w:t xml:space="preserve"> </w:t>
      </w:r>
      <w:r>
        <w:fldChar w:fldCharType="begin" w:fldLock="1"/>
      </w:r>
      <w:r w:rsidR="0082734A">
        <w:instrText>ADDIN CSL_CITATION {"citationItems":[{"id":"ITEM-1","itemData":{"DOI":"10.46494/psc.v17i1.114","ISSN":"2338-0489","abstract":"This study aims to describe the importance of Christian education to form the spirituality of the millennial generation. Presented using a qualitative-descriptive approach with the support of literature studies. The conclusion is the Christian education is a vital tool that can shape the spirituality of the millennial generation. The Christian education style praises this goal is the relationship of friendship and love for others in the learning process by families, churches, and schools.","author":[{"dropping-particle":"","family":"Masinambow","given":"Yornan","non-dropping-particle":"","parse-names":false,"suffix":""},{"dropping-particle":"","family":"Nasrani","given":"Yosef","non-dropping-particle":"","parse-names":false,"suffix":""}],"container-title":"PASCA: Jurnal Teologi dan Pendidikan Agama Kristen","id":"ITEM-1","issue":"1","issued":{"date-parts":[["2021","5","17"]]},"page":"64-81","publisher":"Sekolah Tinggi Teologi Baptis Indonesia","title":"Pendidikan Kristiani sebagai Sarana Pembentukan Spiritualitas Generasi Milenial","type":"article-journal","volume":"17"},"uris":["http://www.mendeley.com/documents/?uuid=fcccd98f-5cb9-34ee-8f48-ac5a01177233"]}],"mendeley":{"formattedCitation":"Yornan Masinambow dan Yosef Nasrani, “Pendidikan Kristiani sebagai Sarana Pembentukan Spiritualitas Generasi Milenial,” &lt;i&gt;PASCA: Jurnal Teologi dan Pendidikan Agama Kristen&lt;/i&gt; 17, no. 1 (17 Mei 2021): 64–81, https://doi.org/10.46494/psc.v17i1.114.","plainTextFormattedCitation":"Yornan Masinambow dan Yosef Nasrani, “Pendidikan Kristiani sebagai Sarana Pembentukan Spiritualitas Generasi Milenial,” PASCA: Jurnal Teologi dan Pendidikan Agama Kristen 17, no. 1 (17 Mei 2021): 64–81, https://doi.org/10.46494/psc.v17i1.114.","previouslyFormattedCitation":"Yornan Masinambow dan Yosef Nasrani, “Pendidikan Kristiani sebagai Sarana Pembentukan Spiritualitas Generasi Milenial,” &lt;i&gt;PASCA: Jurnal Teologi dan Pendidikan Agama Kristen&lt;/i&gt; 17, no. 1 (17 Mei 2021): 64–81, https://doi.org/10.46494/psc.v17i1.114."},"properties":{"noteIndex":16},"schema":"https://github.com/citation-style-language/schema/raw/master/csl-citation.json"}</w:instrText>
      </w:r>
      <w:r>
        <w:fldChar w:fldCharType="separate"/>
      </w:r>
      <w:r w:rsidRPr="00C0359A">
        <w:rPr>
          <w:noProof/>
        </w:rPr>
        <w:t xml:space="preserve">Yornan Masinambow dan Yosef Nasrani, “Pendidikan Kristiani sebagai Sarana Pembentukan Spiritualitas Generasi Milenial,” </w:t>
      </w:r>
      <w:r w:rsidRPr="00C0359A">
        <w:rPr>
          <w:i/>
          <w:noProof/>
        </w:rPr>
        <w:t>PASCA: Jurnal Teologi dan Pendidikan Agama Kristen</w:t>
      </w:r>
      <w:r w:rsidRPr="00C0359A">
        <w:rPr>
          <w:noProof/>
        </w:rPr>
        <w:t xml:space="preserve"> 17, no. 1 (17 Mei 2021): 64–81, https://doi.org/10.46494/psc.v17i1.114.</w:t>
      </w:r>
      <w:r>
        <w:fldChar w:fldCharType="end"/>
      </w:r>
    </w:p>
  </w:footnote>
  <w:footnote w:id="17">
    <w:p w:rsidR="00942F31" w:rsidRDefault="00942F31" w:rsidP="00E24676">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Udang","given":"Frety Cassia","non-dropping-particle":"","parse-names":false,"suffix":""}],"container-title":"DIDASKALIA: Jurnal Pendidikan Agama Kristen","id":"ITEM-1","issue":"1","issued":{"date-parts":[["2022"]]},"page":"56-65","title":"Menguatkan Keadaban Melalui Meta-learning","type":"article-journal","volume":"3"},"uris":["http://www.mendeley.com/documents/?uuid=07b5caec-1d6e-4a86-9d41-3c37bf373eb7"]}],"mendeley":{"formattedCitation":"Frety Cassia Udang, “Menguatkan Keadaban Melalui Meta-learning,” &lt;i&gt;DIDASKALIA: Jurnal Pendidikan Agama Kristen&lt;/i&gt; 3, no. 1 (2022): 56–65.","plainTextFormattedCitation":"Frety Cassia Udang, “Menguatkan Keadaban Melalui Meta-learning,” DIDASKALIA: Jurnal Pendidikan Agama Kristen 3, no. 1 (2022): 56–65.","previouslyFormattedCitation":"Frety Cassia Udang, “Menguatkan Keadaban Melalui Meta-learning,” &lt;i&gt;DIDASKALIA: Jurnal Pendidikan Agama Kristen&lt;/i&gt; 3, no. 1 (2022): 56–65."},"properties":{"noteIndex":17},"schema":"https://github.com/citation-style-language/schema/raw/master/csl-citation.json"}</w:instrText>
      </w:r>
      <w:r>
        <w:fldChar w:fldCharType="separate"/>
      </w:r>
      <w:r w:rsidRPr="00E04D08">
        <w:rPr>
          <w:noProof/>
        </w:rPr>
        <w:t xml:space="preserve">Frety Cassia Udang, “Menguatkan Keadaban Melalui Meta-learning,” </w:t>
      </w:r>
      <w:r w:rsidRPr="00E04D08">
        <w:rPr>
          <w:i/>
          <w:noProof/>
        </w:rPr>
        <w:t>DIDASKALIA: Jurnal Pendidikan Agama Kristen</w:t>
      </w:r>
      <w:r w:rsidRPr="00E04D08">
        <w:rPr>
          <w:noProof/>
        </w:rPr>
        <w:t xml:space="preserve"> 3, no. 1 (2022): 56–65.</w:t>
      </w:r>
      <w:r>
        <w:fldChar w:fldCharType="end"/>
      </w:r>
    </w:p>
  </w:footnote>
  <w:footnote w:id="18">
    <w:p w:rsidR="00942F31" w:rsidRDefault="00942F31" w:rsidP="00E24676">
      <w:pPr>
        <w:pStyle w:val="FootnoteText"/>
        <w:spacing w:line="240" w:lineRule="auto"/>
      </w:pPr>
      <w:r>
        <w:rPr>
          <w:rStyle w:val="FootnoteReference"/>
        </w:rPr>
        <w:footnoteRef/>
      </w:r>
      <w:r>
        <w:t xml:space="preserve"> </w:t>
      </w:r>
      <w:r>
        <w:fldChar w:fldCharType="begin" w:fldLock="1"/>
      </w:r>
      <w:r w:rsidR="0082734A">
        <w:instrText>ADDIN CSL_CITATION {"citationItems":[{"id":"ITEM-1","itemData":{"abstract":"… Model pembelajaran merupakan suatu perencanaan atas … pembelajaran di kelas atau pembelajaran dalam tutorial. Model pembelajaran mengacu pada pendekatan pembelajaran …","author":[{"dropping-particle":"","family":"Abustang","given":"Nurhadifah Amaliyah - Waddi Fatimah - Perawati Bte","non-dropping-particle":"","parse-names":false,"suffix":""}],"container-title":"Buku Pendidikan","id":"ITEM-1","issue":"1","issued":{"date-parts":[["2019"]]},"page":"1-128","title":"Model Pembelajaran Inovatif Abad 21","type":"article-journal","volume":"1"},"uris":["http://www.mendeley.com/documents/?uuid=a2dd89c2-1f6d-41c7-91a5-100be60fe2cb"]}],"mendeley":{"formattedCitation":"Nurhadifah Amaliyah - Waddi Fatimah - Perawati Bte Abustang, “Model Pembelajaran Inovatif Abad 21,” &lt;i&gt;Buku Pendidikan&lt;/i&gt; 1, no. 1 (2019): 1–128.","plainTextFormattedCitation":"Nurhadifah Amaliyah - Waddi Fatimah - Perawati Bte Abustang, “Model Pembelajaran Inovatif Abad 21,” Buku Pendidikan 1, no. 1 (2019): 1–128.","previouslyFormattedCitation":"Nurhadifah Amaliyah - Waddi Fatimah - Perawati Bte Abustang, “Model Pembelajaran Inovatif Abad 21,” &lt;i&gt;Buku Pendidikan&lt;/i&gt; 1, no. 1 (2019): 1–128."},"properties":{"noteIndex":18},"schema":"https://github.com/citation-style-language/schema/raw/master/csl-citation.json"}</w:instrText>
      </w:r>
      <w:r>
        <w:fldChar w:fldCharType="separate"/>
      </w:r>
      <w:r w:rsidRPr="00E24676">
        <w:rPr>
          <w:noProof/>
        </w:rPr>
        <w:t xml:space="preserve">Nurhadifah Amaliyah - Waddi Fatimah - Perawati Bte Abustang, “Model Pembelajaran Inovatif Abad 21,” </w:t>
      </w:r>
      <w:r w:rsidRPr="00E24676">
        <w:rPr>
          <w:i/>
          <w:noProof/>
        </w:rPr>
        <w:t>Buku Pendidikan</w:t>
      </w:r>
      <w:r w:rsidRPr="00E24676">
        <w:rPr>
          <w:noProof/>
        </w:rPr>
        <w:t xml:space="preserve"> 1, no. 1 (2019): 1–128.</w:t>
      </w:r>
      <w:r>
        <w:fldChar w:fldCharType="end"/>
      </w:r>
    </w:p>
  </w:footnote>
  <w:footnote w:id="19">
    <w:p w:rsidR="00942F31" w:rsidRDefault="00942F31" w:rsidP="0082734A">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Limbong","given":"Felia","non-dropping-particle":"","parse-names":false,"suffix":""},{"dropping-particle":"","family":"Arifianto","given":"Yonatan Alex","non-dropping-particle":"","parse-names":false,"suffix":""}],"container-title":"TELEIOS: Jurnal Teologi dan Pendidikan Agama Kristen","id":"ITEM-1","issue":"1","issued":{"date-parts":[["2022"]]},"page":"41-51","title":"Strategi Guru Pendidikan Agama Kristen dalam Menerapkan Model Pembelajaran PAKEM","type":"article-journal","volume":"2"},"locator":"47","uris":["http://www.mendeley.com/documents/?uuid=6931bd26-ff3f-4bc5-816e-f6875aa3bb3c"]}],"mendeley":{"formattedCitation":"Felia Limbong dan Yonatan Alex Arifianto, “Strategi Guru Pendidikan Agama Kristen dalam Menerapkan Model Pembelajaran PAKEM,” &lt;i&gt;TELEIOS: Jurnal Teologi dan Pendidikan Agama Kristen&lt;/i&gt; 2, no. 1 (2022): 47.","plainTextFormattedCitation":"Felia Limbong dan Yonatan Alex Arifianto, “Strategi Guru Pendidikan Agama Kristen dalam Menerapkan Model Pembelajaran PAKEM,” TELEIOS: Jurnal Teologi dan Pendidikan Agama Kristen 2, no. 1 (2022): 47.","previouslyFormattedCitation":"Felia Limbong dan Yonatan Alex Arifianto, “Strategi Guru Pendidikan Agama Kristen dalam Menerapkan Model Pembelajaran PAKEM,” &lt;i&gt;TELEIOS: Jurnal Teologi dan Pendidikan Agama Kristen&lt;/i&gt; 2, no. 1 (2022): 47."},"properties":{"noteIndex":19},"schema":"https://github.com/citation-style-language/schema/raw/master/csl-citation.json"}</w:instrText>
      </w:r>
      <w:r>
        <w:fldChar w:fldCharType="separate"/>
      </w:r>
      <w:r w:rsidRPr="008146A6">
        <w:rPr>
          <w:noProof/>
        </w:rPr>
        <w:t xml:space="preserve">Felia Limbong dan Yonatan Alex Arifianto, “Strategi Guru Pendidikan Agama Kristen dalam Menerapkan Model Pembelajaran PAKEM,” </w:t>
      </w:r>
      <w:r w:rsidRPr="008146A6">
        <w:rPr>
          <w:i/>
          <w:noProof/>
        </w:rPr>
        <w:t>TELEIOS: Jurnal Teologi dan Pendidikan Agama Kristen</w:t>
      </w:r>
      <w:r w:rsidRPr="008146A6">
        <w:rPr>
          <w:noProof/>
        </w:rPr>
        <w:t xml:space="preserve"> 2, no. 1 (2022): 47.</w:t>
      </w:r>
      <w:r>
        <w:fldChar w:fldCharType="end"/>
      </w:r>
    </w:p>
  </w:footnote>
  <w:footnote w:id="20">
    <w:p w:rsidR="0082734A" w:rsidRDefault="0082734A" w:rsidP="0082734A">
      <w:pPr>
        <w:pStyle w:val="FootnoteText"/>
        <w:spacing w:line="240" w:lineRule="auto"/>
      </w:pPr>
      <w:r>
        <w:rPr>
          <w:rStyle w:val="FootnoteReference"/>
        </w:rPr>
        <w:footnoteRef/>
      </w:r>
      <w:r>
        <w:t xml:space="preserve"> </w:t>
      </w:r>
      <w:r>
        <w:fldChar w:fldCharType="begin" w:fldLock="1"/>
      </w:r>
      <w:r>
        <w:instrText>ADDIN CSL_CITATION {"citationItems":[{"id":"ITEM-1","itemData":{"author":[{"dropping-particle":"","family":"Andiyanto","given":"Tri","non-dropping-particle":"","parse-names":false,"suffix":""}],"container-title":"Elementary: jurnal ilmiah pendidikan dasar","id":"ITEM-1","issue":"2","issued":{"date-parts":[["2018"]]},"page":"195-204","title":"Konsep pendidikan pranatal, postnatal, dan pendidikan sepanjang hayat","type":"article-journal","volume":"4"},"uris":["http://www.mendeley.com/documents/?uuid=50708e9b-b030-4bcd-ac70-02c40fd1c07a"]}],"mendeley":{"formattedCitation":"Tri Andiyanto, “Konsep pendidikan pranatal, postnatal, dan pendidikan sepanjang hayat,” &lt;i&gt;Elementary: jurnal ilmiah pendidikan dasar&lt;/i&gt; 4, no. 2 (2018): 195–204.","plainTextFormattedCitation":"Tri Andiyanto, “Konsep pendidikan pranatal, postnatal, dan pendidikan sepanjang hayat,” Elementary: jurnal ilmiah pendidikan dasar 4, no. 2 (2018): 195–204.","previouslyFormattedCitation":"Tri Andiyanto, “Konsep pendidikan pranatal, postnatal, dan pendidikan sepanjang hayat,” &lt;i&gt;Elementary: jurnal ilmiah pendidikan dasar&lt;/i&gt; 4, no. 2 (2018): 195–204."},"properties":{"noteIndex":20},"schema":"https://github.com/citation-style-language/schema/raw/master/csl-citation.json"}</w:instrText>
      </w:r>
      <w:r>
        <w:fldChar w:fldCharType="separate"/>
      </w:r>
      <w:r w:rsidRPr="0082734A">
        <w:rPr>
          <w:noProof/>
        </w:rPr>
        <w:t xml:space="preserve">Tri Andiyanto, “Konsep pendidikan pranatal, postnatal, dan pendidikan sepanjang hayat,” </w:t>
      </w:r>
      <w:r w:rsidRPr="0082734A">
        <w:rPr>
          <w:i/>
          <w:noProof/>
        </w:rPr>
        <w:t>Elementary: jurnal ilmiah pendidikan dasar</w:t>
      </w:r>
      <w:r w:rsidRPr="0082734A">
        <w:rPr>
          <w:noProof/>
        </w:rPr>
        <w:t xml:space="preserve"> 4, no. 2 (2018): 195–204.</w:t>
      </w:r>
      <w:r>
        <w:fldChar w:fldCharType="end"/>
      </w:r>
    </w:p>
  </w:footnote>
  <w:footnote w:id="21">
    <w:p w:rsidR="00942F31" w:rsidRDefault="00942F31" w:rsidP="0082734A">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Dwikoryanto","given":"Matius I Totok","non-dropping-particle":"","parse-names":false,"suffix":""},{"dropping-particle":"","family":"Anjaya","given":"Carolina Etnasari","non-dropping-particle":"","parse-names":false,"suffix":""},{"dropping-particle":"","family":"Trifosa","given":"Reni","non-dropping-particle":"","parse-names":false,"suffix":""}],"container-title":"Regula Fidei: Jurnal Pendidikan Agama Kristen","id":"ITEM-1","issue":"1","issued":{"date-parts":[["2021"]]},"page":"69-80","title":"Membangun Critical Thinking Anak Didik dalam Pendidikan Kristen Abad 21 Melalui Research Based Learning","type":"article-journal","volume":"6"},"uris":["http://www.mendeley.com/documents/?uuid=620c116c-9f3e-4985-b5ae-ff16a00c8fb5"]}],"mendeley":{"formattedCitation":"Dwikoryanto, Anjaya, dan Trifosa, “Membangun Critical Thinking Anak Didik dalam Pendidikan Kristen Abad 21 Melalui Research Based Learning.”","plainTextFormattedCitation":"Dwikoryanto, Anjaya, dan Trifosa, “Membangun Critical Thinking Anak Didik dalam Pendidikan Kristen Abad 21 Melalui Research Based Learning.”","previouslyFormattedCitation":"Dwikoryanto, Anjaya, dan Trifosa, “Membangun Critical Thinking Anak Didik dalam Pendidikan Kristen Abad 21 Melalui Research Based Learning.”"},"properties":{"noteIndex":21},"schema":"https://github.com/citation-style-language/schema/raw/master/csl-citation.json"}</w:instrText>
      </w:r>
      <w:r>
        <w:fldChar w:fldCharType="separate"/>
      </w:r>
      <w:r w:rsidRPr="00182A58">
        <w:rPr>
          <w:noProof/>
        </w:rPr>
        <w:t>Dwikoryanto, Anjaya, dan Trifosa, “Membangun Critical Thinking Anak Didik dalam Pendidikan Kristen Abad 21 Melalui Research Based Learning.”</w:t>
      </w:r>
      <w:r>
        <w:fldChar w:fldCharType="end"/>
      </w:r>
    </w:p>
  </w:footnote>
  <w:footnote w:id="22">
    <w:p w:rsidR="00942F31" w:rsidRDefault="00942F31" w:rsidP="00942F31">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Rahayu","given":"Ahmad Hikmat","non-dropping-particle":"","parse-names":false,"suffix":""}],"container-title":"Jurnal Pendidikan Luar Sekolah","id":"ITEM-1","issue":"2","issued":{"date-parts":[["2017"]]},"title":"Penerapan Metode Outbond Pada Pelatihan Penanaman Sikap Mental Disiplin Dan Jiwa Korsa PNSD Dalam Menumbuhkan Kinerja Pegawai","type":"article-journal","volume":"13"},"uris":["http://www.mendeley.com/documents/?uuid=9d5000cb-382d-45e5-a39d-7545d8b81729"]}],"mendeley":{"formattedCitation":"Ahmad Hikmat Rahayu, “Penerapan Metode Outbond Pada Pelatihan Penanaman Sikap Mental Disiplin Dan Jiwa Korsa PNSD Dalam Menumbuhkan Kinerja Pegawai,” &lt;i&gt;Jurnal Pendidikan Luar Sekolah&lt;/i&gt; 13, no. 2 (2017).","plainTextFormattedCitation":"Ahmad Hikmat Rahayu, “Penerapan Metode Outbond Pada Pelatihan Penanaman Sikap Mental Disiplin Dan Jiwa Korsa PNSD Dalam Menumbuhkan Kinerja Pegawai,” Jurnal Pendidikan Luar Sekolah 13, no. 2 (2017).","previouslyFormattedCitation":"Ahmad Hikmat Rahayu, “Penerapan Metode Outbond Pada Pelatihan Penanaman Sikap Mental Disiplin Dan Jiwa Korsa PNSD Dalam Menumbuhkan Kinerja Pegawai,” &lt;i&gt;Jurnal Pendidikan Luar Sekolah&lt;/i&gt; 13, no. 2 (2017)."},"properties":{"noteIndex":22},"schema":"https://github.com/citation-style-language/schema/raw/master/csl-citation.json"}</w:instrText>
      </w:r>
      <w:r>
        <w:fldChar w:fldCharType="separate"/>
      </w:r>
      <w:r w:rsidRPr="00942F31">
        <w:rPr>
          <w:noProof/>
        </w:rPr>
        <w:t xml:space="preserve">Ahmad Hikmat Rahayu, “Penerapan Metode Outbond Pada Pelatihan Penanaman Sikap Mental Disiplin Dan Jiwa Korsa PNSD Dalam Menumbuhkan Kinerja Pegawai,” </w:t>
      </w:r>
      <w:r w:rsidRPr="00942F31">
        <w:rPr>
          <w:i/>
          <w:noProof/>
        </w:rPr>
        <w:t>Jurnal Pendidikan Luar Sekolah</w:t>
      </w:r>
      <w:r w:rsidRPr="00942F31">
        <w:rPr>
          <w:noProof/>
        </w:rPr>
        <w:t xml:space="preserve"> 13, no. 2 (2017).</w:t>
      </w:r>
      <w:r>
        <w:fldChar w:fldCharType="end"/>
      </w:r>
    </w:p>
  </w:footnote>
  <w:footnote w:id="23">
    <w:p w:rsidR="00942F31" w:rsidRDefault="00942F31" w:rsidP="00942F31">
      <w:pPr>
        <w:pStyle w:val="FootnoteText"/>
        <w:spacing w:line="240" w:lineRule="auto"/>
      </w:pPr>
      <w:r>
        <w:rPr>
          <w:rStyle w:val="FootnoteReference"/>
        </w:rPr>
        <w:footnoteRef/>
      </w:r>
      <w:r>
        <w:t xml:space="preserve"> </w:t>
      </w:r>
      <w:r>
        <w:fldChar w:fldCharType="begin" w:fldLock="1"/>
      </w:r>
      <w:r w:rsidR="0082734A">
        <w:instrText>ADDIN CSL_CITATION {"citationItems":[{"id":"ITEM-1","itemData":{"author":[{"dropping-particle":"","family":"Simanjuntak","given":"Junihot M","non-dropping-particle":"","parse-names":false,"suffix":""}],"container-title":"Jurnal Jaffray","id":"ITEM-1","issue":"1","issued":{"date-parts":[["2018"]]},"page":"1-24","title":"Belajar sebagai identitas dan tugas gereja","type":"article-journal","volume":"16"},"uris":["http://www.mendeley.com/documents/?uuid=d119591c-d5fb-4ee3-b8be-6bd3948217a7"]}],"mendeley":{"formattedCitation":"Junihot M Simanjuntak, “Belajar sebagai identitas dan tugas gereja,” &lt;i&gt;Jurnal Jaffray&lt;/i&gt; 16, no. 1 (2018): 1–24.","plainTextFormattedCitation":"Junihot M Simanjuntak, “Belajar sebagai identitas dan tugas gereja,” Jurnal Jaffray 16, no. 1 (2018): 1–24.","previouslyFormattedCitation":"Junihot M Simanjuntak, “Belajar sebagai identitas dan tugas gereja,” &lt;i&gt;Jurnal Jaffray&lt;/i&gt; 16, no. 1 (2018): 1–24."},"properties":{"noteIndex":23},"schema":"https://github.com/citation-style-language/schema/raw/master/csl-citation.json"}</w:instrText>
      </w:r>
      <w:r>
        <w:fldChar w:fldCharType="separate"/>
      </w:r>
      <w:r w:rsidRPr="00B41274">
        <w:rPr>
          <w:noProof/>
        </w:rPr>
        <w:t xml:space="preserve">Junihot M Simanjuntak, “Belajar sebagai identitas dan tugas gereja,” </w:t>
      </w:r>
      <w:r w:rsidRPr="00B41274">
        <w:rPr>
          <w:i/>
          <w:noProof/>
        </w:rPr>
        <w:t>Jurnal Jaffray</w:t>
      </w:r>
      <w:r w:rsidRPr="00B41274">
        <w:rPr>
          <w:noProof/>
        </w:rPr>
        <w:t xml:space="preserve"> 16, no. 1 (2018): 1–24.</w:t>
      </w:r>
      <w:r>
        <w:fldChar w:fldCharType="end"/>
      </w:r>
    </w:p>
  </w:footnote>
  <w:footnote w:id="24">
    <w:p w:rsidR="00942F31" w:rsidRDefault="00942F31" w:rsidP="00942F31">
      <w:pPr>
        <w:pStyle w:val="FootnoteText"/>
        <w:spacing w:line="240" w:lineRule="auto"/>
      </w:pPr>
      <w:r>
        <w:rPr>
          <w:rStyle w:val="FootnoteReference"/>
        </w:rPr>
        <w:footnoteRef/>
      </w:r>
      <w:r>
        <w:t xml:space="preserve"> </w:t>
      </w:r>
      <w:r>
        <w:fldChar w:fldCharType="begin" w:fldLock="1"/>
      </w:r>
      <w:r w:rsidR="0082734A">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janto","given":"Sutrisna","non-dropping-particle":"","parse-names":false,"suffix":""}],"container-title":"Indonesian Journal of Theology","id":"ITEM-1","issue":"1","issued":{"date-parts":[["2019"]]},"page":"46-71","title":"Visi Pendidikan Berdasarkan Konsep Panggilan: Upaya Menemukan Arah yang Menyatukan Pendidikan Kristen di Berbagai Konteks Sutrisna","type":"article-journal","volume":"1"},"uris":["http://www.mendeley.com/documents/?uuid=3fdc3c20-2ea4-4a25-a93c-0b305a9f8ab1"]}],"mendeley":{"formattedCitation":"Sutrisna Harjanto, “Visi Pendidikan Berdasarkan Konsep Panggilan: Upaya Menemukan Arah yang Menyatukan Pendidikan Kristen di Berbagai Konteks Sutrisna,” &lt;i&gt;Indonesian Journal of Theology&lt;/i&gt; 1, no. 1 (2019): 46–71.","plainTextFormattedCitation":"Sutrisna Harjanto, “Visi Pendidikan Berdasarkan Konsep Panggilan: Upaya Menemukan Arah yang Menyatukan Pendidikan Kristen di Berbagai Konteks Sutrisna,” Indonesian Journal of Theology 1, no. 1 (2019): 46–71.","previouslyFormattedCitation":"Sutrisna Harjanto, “Visi Pendidikan Berdasarkan Konsep Panggilan: Upaya Menemukan Arah yang Menyatukan Pendidikan Kristen di Berbagai Konteks Sutrisna,” &lt;i&gt;Indonesian Journal of Theology&lt;/i&gt; 1, no. 1 (2019): 46–71."},"properties":{"noteIndex":24},"schema":"https://github.com/citation-style-language/schema/raw/master/csl-citation.json"}</w:instrText>
      </w:r>
      <w:r>
        <w:fldChar w:fldCharType="separate"/>
      </w:r>
      <w:r w:rsidRPr="001659BF">
        <w:rPr>
          <w:noProof/>
        </w:rPr>
        <w:t xml:space="preserve">Sutrisna Harjanto, “Visi Pendidikan Berdasarkan Konsep Panggilan: Upaya Menemukan Arah yang Menyatukan Pendidikan Kristen di Berbagai Konteks Sutrisna,” </w:t>
      </w:r>
      <w:r w:rsidRPr="001659BF">
        <w:rPr>
          <w:i/>
          <w:noProof/>
        </w:rPr>
        <w:t>Indonesian Journal of Theology</w:t>
      </w:r>
      <w:r w:rsidRPr="001659BF">
        <w:rPr>
          <w:noProof/>
        </w:rPr>
        <w:t xml:space="preserve"> 1, no. 1 (2019): 46–71.</w:t>
      </w:r>
      <w:r>
        <w:fldChar w:fldCharType="end"/>
      </w:r>
    </w:p>
  </w:footnote>
  <w:footnote w:id="25">
    <w:p w:rsidR="00942F31" w:rsidRDefault="00942F31" w:rsidP="00942F31">
      <w:pPr>
        <w:pStyle w:val="FootnoteText"/>
        <w:spacing w:line="240" w:lineRule="auto"/>
      </w:pPr>
      <w:r>
        <w:rPr>
          <w:rStyle w:val="FootnoteReference"/>
        </w:rPr>
        <w:footnoteRef/>
      </w:r>
      <w:r>
        <w:t xml:space="preserve"> </w:t>
      </w:r>
      <w:r>
        <w:fldChar w:fldCharType="begin" w:fldLock="1"/>
      </w:r>
      <w:r w:rsidR="0082734A">
        <w:instrText>ADDIN CSL_CITATION {"citationItems":[{"id":"ITEM-1","itemData":{"DOI":"10.46307/RFIDEI.V6I2.102","ISSN":"2620-9926","abstract":"Society 5.0 perlu dihadapi dengan persiapan yang serius dan matang dari Sekolah Kristen sebagai penyelenggara PAK.  Sekolah Kristen melalui PAK dituntut mampu melahirkan generasi unggul yang berkarakter Kristus  untuk memenuhi kebutuhan sumber daya manusia berkualitas pada society 5.0. Dibutuhkan upaya keras untuk dapat mencapai hal ini.  Metode riset mempergunakan jenis kualitatif deskriptif dengan dilengkapi studi pustaka. Hasil dari riset ditemukan bahwa meskipun gagasan society 5.0 saat ini masih terasa sebatas konsep namun persiapan ke arah masa itu tetaplah menjadi suatu tuntutan yang harus dipenuhi. Dalam hal ini diperlukan evaluasi menyeluruh terhadap penyelenggaraan PAK mengingat PAK memegang peranan sangat penting dalam menyiapkan peserta didik yang unggul tidak hanya secara intelektual namun dalam karakter, mental dan spiritual. Upaya sekolah Kristen untuk menyiapkan society 5.0 adalah dengan cara:  pertama ,  merumuskan ulang visi dan misi sekolah. Kedua,   sekolah Kristen perlu mengembalikan orientasi atau fokus pelayanan kepada Tuhan semata.  Ketiga , secara serius membangun budaya sekolah dan mengaktualisasikan secara nyata sehingga seluruh anggota keluarga sekolah dapat mengalami transformasi kehidupan serupa dengan Tuhan.    Keempat , peningkatan mutu PAK melalui pengembangan kualitas dan profesionalitas guru, pengembangan materi dan metode pembelajaran yang fleksibel dan kontekstual, peningkatan literasi bagi guru dan peserta didik serta peningkatan kesejahteraan guru. Kelima,   menyediakan sarana dan perlengkapan pembelajaran sesuai kebutuhan. Keenam,  sekolah perlu membangun sinergi dengan semua pihak, yaitu gereja, masyarakat, keluarga dan dunia usaha. Salah satu program bersama yang dapat dilakukan adalah melakukan penelitian demi perkembangan ilmu PAK, ilmu sosial maupun ilmu lain. Hasil penelitian dapat membantu mengatasi permasalahan sosial dan membangun kehidupan masyarakat yang berkualitas","author":[{"dropping-particle":"","family":"Dwikoryanto","given":"Matius I Totok","non-dropping-particle":"","parse-names":false,"suffix":""},{"dropping-particle":"","family":"Hendrilia","given":"Yudi","non-dropping-particle":"","parse-names":false,"suffix":""},{"dropping-particle":"","family":"Anjaya","given":"Carolina Etnasari","non-dropping-particle":"","parse-names":false,"suffix":""}],"container-title":"Regula Fidei: Jurnal Pendidikan Agama Kristen","id":"ITEM-1","issue":"2","issued":{"date-parts":[["2021"]]},"title":"Sekolah Kristen dan Pendidikan Agama Kristen dalam Persiapan Menghadapi Era Society 5.0","type":"article-journal","volume":"6"},"uris":["http://www.mendeley.com/documents/?uuid=b73c7e84-4d17-3b2f-b06c-52a7791a9f54"]}],"mendeley":{"formattedCitation":"Matius I Totok Dwikoryanto, Yudi Hendrilia, dan Carolina Etnasari Anjaya, “Sekolah Kristen dan Pendidikan Agama Kristen dalam Persiapan Menghadapi Era Society 5.0,” &lt;i&gt;Regula Fidei: Jurnal Pendidikan Agama Kristen&lt;/i&gt; 6, no. 2 (2021), https://doi.org/10.46307/RFIDEI.V6I2.102.","plainTextFormattedCitation":"Matius I Totok Dwikoryanto, Yudi Hendrilia, dan Carolina Etnasari Anjaya, “Sekolah Kristen dan Pendidikan Agama Kristen dalam Persiapan Menghadapi Era Society 5.0,” Regula Fidei: Jurnal Pendidikan Agama Kristen 6, no. 2 (2021), https://doi.org/10.46307/RFIDEI.V6I2.102.","previouslyFormattedCitation":"Matius I Totok Dwikoryanto, Yudi Hendrilia, dan Carolina Etnasari Anjaya, “Sekolah Kristen dan Pendidikan Agama Kristen dalam Persiapan Menghadapi Era Society 5.0,” &lt;i&gt;Regula Fidei: Jurnal Pendidikan Agama Kristen&lt;/i&gt; 6, no. 2 (2021), https://doi.org/10.46307/RFIDEI.V6I2.102."},"properties":{"noteIndex":25},"schema":"https://github.com/citation-style-language/schema/raw/master/csl-citation.json"}</w:instrText>
      </w:r>
      <w:r>
        <w:fldChar w:fldCharType="separate"/>
      </w:r>
      <w:r w:rsidRPr="00462D86">
        <w:rPr>
          <w:noProof/>
        </w:rPr>
        <w:t xml:space="preserve">Matius I Totok Dwikoryanto, Yudi Hendrilia, dan Carolina Etnasari Anjaya, “Sekolah Kristen dan Pendidikan Agama Kristen dalam Persiapan Menghadapi Era Society 5.0,” </w:t>
      </w:r>
      <w:r w:rsidRPr="00462D86">
        <w:rPr>
          <w:i/>
          <w:noProof/>
        </w:rPr>
        <w:t>Regula Fidei: Jurnal Pendidikan Agama Kristen</w:t>
      </w:r>
      <w:r w:rsidRPr="00462D86">
        <w:rPr>
          <w:noProof/>
        </w:rPr>
        <w:t xml:space="preserve"> 6, no. 2 (2021), https://doi.org/10.46307/RFIDEI.V6I2.102.</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63643E"/>
    <w:multiLevelType w:val="hybridMultilevel"/>
    <w:tmpl w:val="EE9ED90A"/>
    <w:lvl w:ilvl="0" w:tplc="2102BFD4">
      <w:start w:val="1"/>
      <w:numFmt w:val="decimal"/>
      <w:lvlText w:val="%1."/>
      <w:lvlJc w:val="left"/>
      <w:pPr>
        <w:ind w:left="360" w:hanging="360"/>
      </w:pPr>
      <w:rPr>
        <w:rFonts w:ascii="Times New Roman" w:eastAsia="Times New Roman" w:hAnsi="Times New Roman" w:cs="Times New Roman"/>
      </w:rPr>
    </w:lvl>
    <w:lvl w:ilvl="1" w:tplc="04090019">
      <w:start w:val="1"/>
      <w:numFmt w:val="lowerLetter"/>
      <w:lvlText w:val="%2."/>
      <w:lvlJc w:val="left"/>
      <w:pPr>
        <w:ind w:left="3252" w:hanging="360"/>
      </w:pPr>
    </w:lvl>
    <w:lvl w:ilvl="2" w:tplc="0409001B" w:tentative="1">
      <w:start w:val="1"/>
      <w:numFmt w:val="lowerRoman"/>
      <w:lvlText w:val="%3."/>
      <w:lvlJc w:val="right"/>
      <w:pPr>
        <w:ind w:left="3972" w:hanging="180"/>
      </w:pPr>
    </w:lvl>
    <w:lvl w:ilvl="3" w:tplc="0409000F" w:tentative="1">
      <w:start w:val="1"/>
      <w:numFmt w:val="decimal"/>
      <w:lvlText w:val="%4."/>
      <w:lvlJc w:val="left"/>
      <w:pPr>
        <w:ind w:left="4692" w:hanging="360"/>
      </w:pPr>
    </w:lvl>
    <w:lvl w:ilvl="4" w:tplc="04090019" w:tentative="1">
      <w:start w:val="1"/>
      <w:numFmt w:val="lowerLetter"/>
      <w:lvlText w:val="%5."/>
      <w:lvlJc w:val="left"/>
      <w:pPr>
        <w:ind w:left="5412" w:hanging="360"/>
      </w:pPr>
    </w:lvl>
    <w:lvl w:ilvl="5" w:tplc="0409001B" w:tentative="1">
      <w:start w:val="1"/>
      <w:numFmt w:val="lowerRoman"/>
      <w:lvlText w:val="%6."/>
      <w:lvlJc w:val="right"/>
      <w:pPr>
        <w:ind w:left="6132" w:hanging="180"/>
      </w:pPr>
    </w:lvl>
    <w:lvl w:ilvl="6" w:tplc="0409000F" w:tentative="1">
      <w:start w:val="1"/>
      <w:numFmt w:val="decimal"/>
      <w:lvlText w:val="%7."/>
      <w:lvlJc w:val="left"/>
      <w:pPr>
        <w:ind w:left="6852" w:hanging="360"/>
      </w:pPr>
    </w:lvl>
    <w:lvl w:ilvl="7" w:tplc="04090019" w:tentative="1">
      <w:start w:val="1"/>
      <w:numFmt w:val="lowerLetter"/>
      <w:lvlText w:val="%8."/>
      <w:lvlJc w:val="left"/>
      <w:pPr>
        <w:ind w:left="7572" w:hanging="360"/>
      </w:pPr>
    </w:lvl>
    <w:lvl w:ilvl="8" w:tplc="0409001B" w:tentative="1">
      <w:start w:val="1"/>
      <w:numFmt w:val="lowerRoman"/>
      <w:lvlText w:val="%9."/>
      <w:lvlJc w:val="right"/>
      <w:pPr>
        <w:ind w:left="8292" w:hanging="180"/>
      </w:pPr>
    </w:lvl>
  </w:abstractNum>
  <w:abstractNum w:abstractNumId="1">
    <w:nsid w:val="14ED6F2B"/>
    <w:multiLevelType w:val="hybridMultilevel"/>
    <w:tmpl w:val="77987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C82810"/>
    <w:multiLevelType w:val="multilevel"/>
    <w:tmpl w:val="16C8281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
    <w:nsid w:val="347B221C"/>
    <w:multiLevelType w:val="multilevel"/>
    <w:tmpl w:val="347B221C"/>
    <w:lvl w:ilvl="0">
      <w:start w:val="1"/>
      <w:numFmt w:val="decimal"/>
      <w:lvlText w:val="%1."/>
      <w:lvlJc w:val="left"/>
      <w:pPr>
        <w:ind w:left="720" w:firstLine="360"/>
      </w:pPr>
    </w:lvl>
    <w:lvl w:ilvl="1">
      <w:start w:val="1"/>
      <w:numFmt w:val="decimal"/>
      <w:lvlText w:val="%1.%2."/>
      <w:lvlJc w:val="left"/>
      <w:pPr>
        <w:ind w:left="360" w:firstLine="0"/>
      </w:pPr>
    </w:lvl>
    <w:lvl w:ilvl="2">
      <w:start w:val="1"/>
      <w:numFmt w:val="decimal"/>
      <w:lvlText w:val="%1.%2.%3."/>
      <w:lvlJc w:val="left"/>
      <w:pPr>
        <w:ind w:left="1494" w:firstLine="774"/>
      </w:pPr>
    </w:lvl>
    <w:lvl w:ilvl="3">
      <w:start w:val="1"/>
      <w:numFmt w:val="decimal"/>
      <w:lvlText w:val="%1.%2.%3.%4."/>
      <w:lvlJc w:val="left"/>
      <w:pPr>
        <w:ind w:left="1701" w:firstLine="981"/>
      </w:pPr>
    </w:lvl>
    <w:lvl w:ilvl="4">
      <w:start w:val="1"/>
      <w:numFmt w:val="decimal"/>
      <w:lvlText w:val="%1.%2.%3.%4.%5."/>
      <w:lvlJc w:val="left"/>
      <w:pPr>
        <w:ind w:left="2268" w:firstLine="1188"/>
      </w:pPr>
    </w:lvl>
    <w:lvl w:ilvl="5">
      <w:start w:val="1"/>
      <w:numFmt w:val="decimal"/>
      <w:lvlText w:val="%1.%2.%3.%4.%5.%6."/>
      <w:lvlJc w:val="left"/>
      <w:pPr>
        <w:ind w:left="2475" w:firstLine="1395"/>
      </w:pPr>
    </w:lvl>
    <w:lvl w:ilvl="6">
      <w:start w:val="1"/>
      <w:numFmt w:val="decimal"/>
      <w:lvlText w:val="%1.%2.%3.%4.%5.%6.%7."/>
      <w:lvlJc w:val="left"/>
      <w:pPr>
        <w:ind w:left="3042" w:firstLine="1602"/>
      </w:pPr>
    </w:lvl>
    <w:lvl w:ilvl="7">
      <w:start w:val="1"/>
      <w:numFmt w:val="decimal"/>
      <w:lvlText w:val="%1.%2.%3.%4.%5.%6.%7.%8."/>
      <w:lvlJc w:val="left"/>
      <w:pPr>
        <w:ind w:left="3249" w:firstLine="1808"/>
      </w:pPr>
    </w:lvl>
    <w:lvl w:ilvl="8">
      <w:start w:val="1"/>
      <w:numFmt w:val="decimal"/>
      <w:lvlText w:val="%1.%2.%3.%4.%5.%6.%7.%8.%9."/>
      <w:lvlJc w:val="left"/>
      <w:pPr>
        <w:ind w:left="3816" w:firstLine="2016"/>
      </w:pPr>
    </w:lvl>
  </w:abstractNum>
  <w:abstractNum w:abstractNumId="4">
    <w:nsid w:val="3CFB2535"/>
    <w:multiLevelType w:val="multilevel"/>
    <w:tmpl w:val="428AF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9EA5424"/>
    <w:multiLevelType w:val="multilevel"/>
    <w:tmpl w:val="3F341AA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3"/>
  </w:num>
  <w:num w:numId="2">
    <w:abstractNumId w:val="2"/>
  </w:num>
  <w:num w:numId="3">
    <w:abstractNumId w:val="0"/>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5660"/>
    <w:rsid w:val="000100D7"/>
    <w:rsid w:val="000104F5"/>
    <w:rsid w:val="00014DCC"/>
    <w:rsid w:val="00015082"/>
    <w:rsid w:val="00017D8C"/>
    <w:rsid w:val="00034001"/>
    <w:rsid w:val="00036CFA"/>
    <w:rsid w:val="000416B3"/>
    <w:rsid w:val="00043A60"/>
    <w:rsid w:val="00044B89"/>
    <w:rsid w:val="000469D3"/>
    <w:rsid w:val="0004756F"/>
    <w:rsid w:val="0005133E"/>
    <w:rsid w:val="00054898"/>
    <w:rsid w:val="00055EE1"/>
    <w:rsid w:val="00057345"/>
    <w:rsid w:val="00061AFD"/>
    <w:rsid w:val="000766DD"/>
    <w:rsid w:val="00081590"/>
    <w:rsid w:val="000825F3"/>
    <w:rsid w:val="000906AD"/>
    <w:rsid w:val="00090BB6"/>
    <w:rsid w:val="000944D1"/>
    <w:rsid w:val="0009527F"/>
    <w:rsid w:val="000A00FE"/>
    <w:rsid w:val="000A05B7"/>
    <w:rsid w:val="000B27F8"/>
    <w:rsid w:val="000C2847"/>
    <w:rsid w:val="000C671A"/>
    <w:rsid w:val="000C7C2F"/>
    <w:rsid w:val="000D1DFC"/>
    <w:rsid w:val="000D36BA"/>
    <w:rsid w:val="000D59B9"/>
    <w:rsid w:val="000D6486"/>
    <w:rsid w:val="000E0EC1"/>
    <w:rsid w:val="000E151C"/>
    <w:rsid w:val="000E3994"/>
    <w:rsid w:val="000E65AB"/>
    <w:rsid w:val="000F2CED"/>
    <w:rsid w:val="000F5840"/>
    <w:rsid w:val="001028E4"/>
    <w:rsid w:val="00105477"/>
    <w:rsid w:val="0010606D"/>
    <w:rsid w:val="001071EF"/>
    <w:rsid w:val="00112421"/>
    <w:rsid w:val="00117527"/>
    <w:rsid w:val="00122CFE"/>
    <w:rsid w:val="001317B5"/>
    <w:rsid w:val="001340C4"/>
    <w:rsid w:val="00134119"/>
    <w:rsid w:val="00141CB0"/>
    <w:rsid w:val="00145CED"/>
    <w:rsid w:val="001465CC"/>
    <w:rsid w:val="00147F52"/>
    <w:rsid w:val="00152AC9"/>
    <w:rsid w:val="001542D9"/>
    <w:rsid w:val="0015516D"/>
    <w:rsid w:val="001604E6"/>
    <w:rsid w:val="0016246B"/>
    <w:rsid w:val="001659BF"/>
    <w:rsid w:val="00176028"/>
    <w:rsid w:val="001808BF"/>
    <w:rsid w:val="0018242F"/>
    <w:rsid w:val="00182A58"/>
    <w:rsid w:val="00183BF1"/>
    <w:rsid w:val="00187FDB"/>
    <w:rsid w:val="0019083D"/>
    <w:rsid w:val="00191979"/>
    <w:rsid w:val="001922BC"/>
    <w:rsid w:val="0019589F"/>
    <w:rsid w:val="00196EF4"/>
    <w:rsid w:val="00197BB2"/>
    <w:rsid w:val="001A35B7"/>
    <w:rsid w:val="001A59B6"/>
    <w:rsid w:val="001B34F0"/>
    <w:rsid w:val="001B5A8B"/>
    <w:rsid w:val="001C24F9"/>
    <w:rsid w:val="001C7003"/>
    <w:rsid w:val="001E4047"/>
    <w:rsid w:val="001F1A17"/>
    <w:rsid w:val="001F3DF5"/>
    <w:rsid w:val="00200E6E"/>
    <w:rsid w:val="0020302C"/>
    <w:rsid w:val="002054EF"/>
    <w:rsid w:val="002079F7"/>
    <w:rsid w:val="00215A6B"/>
    <w:rsid w:val="00220112"/>
    <w:rsid w:val="00220DDE"/>
    <w:rsid w:val="002227BD"/>
    <w:rsid w:val="00222848"/>
    <w:rsid w:val="002233CF"/>
    <w:rsid w:val="002256FF"/>
    <w:rsid w:val="00233316"/>
    <w:rsid w:val="00233A7E"/>
    <w:rsid w:val="002340FC"/>
    <w:rsid w:val="00237BA5"/>
    <w:rsid w:val="002402E8"/>
    <w:rsid w:val="002406C9"/>
    <w:rsid w:val="00241058"/>
    <w:rsid w:val="00242064"/>
    <w:rsid w:val="00245214"/>
    <w:rsid w:val="0024543D"/>
    <w:rsid w:val="00253C26"/>
    <w:rsid w:val="00255FA9"/>
    <w:rsid w:val="002642E8"/>
    <w:rsid w:val="00264817"/>
    <w:rsid w:val="00265073"/>
    <w:rsid w:val="00267BF8"/>
    <w:rsid w:val="00267DA8"/>
    <w:rsid w:val="00272A30"/>
    <w:rsid w:val="00274698"/>
    <w:rsid w:val="002768B3"/>
    <w:rsid w:val="00290BE1"/>
    <w:rsid w:val="00292366"/>
    <w:rsid w:val="00293A6E"/>
    <w:rsid w:val="002942CF"/>
    <w:rsid w:val="002957E6"/>
    <w:rsid w:val="00297CC7"/>
    <w:rsid w:val="002A3298"/>
    <w:rsid w:val="002A46B0"/>
    <w:rsid w:val="002B2E37"/>
    <w:rsid w:val="002B31CF"/>
    <w:rsid w:val="002B4B16"/>
    <w:rsid w:val="002C5392"/>
    <w:rsid w:val="002C6E1D"/>
    <w:rsid w:val="002C6F42"/>
    <w:rsid w:val="002C702C"/>
    <w:rsid w:val="002D16B8"/>
    <w:rsid w:val="002D307F"/>
    <w:rsid w:val="002D5533"/>
    <w:rsid w:val="002D5E1C"/>
    <w:rsid w:val="002E4535"/>
    <w:rsid w:val="002E5267"/>
    <w:rsid w:val="002E5276"/>
    <w:rsid w:val="002E61CA"/>
    <w:rsid w:val="002F3B83"/>
    <w:rsid w:val="002F3C20"/>
    <w:rsid w:val="002F647C"/>
    <w:rsid w:val="0030128D"/>
    <w:rsid w:val="00301DAC"/>
    <w:rsid w:val="00312997"/>
    <w:rsid w:val="00315340"/>
    <w:rsid w:val="003177A2"/>
    <w:rsid w:val="00321F86"/>
    <w:rsid w:val="00323FB5"/>
    <w:rsid w:val="00327DB5"/>
    <w:rsid w:val="00330403"/>
    <w:rsid w:val="003306E9"/>
    <w:rsid w:val="0033450A"/>
    <w:rsid w:val="00336163"/>
    <w:rsid w:val="003370AD"/>
    <w:rsid w:val="00337C16"/>
    <w:rsid w:val="0034054A"/>
    <w:rsid w:val="00343EF8"/>
    <w:rsid w:val="00344552"/>
    <w:rsid w:val="003508E9"/>
    <w:rsid w:val="003549A8"/>
    <w:rsid w:val="00354F4D"/>
    <w:rsid w:val="00356AC0"/>
    <w:rsid w:val="00360688"/>
    <w:rsid w:val="00366896"/>
    <w:rsid w:val="00370869"/>
    <w:rsid w:val="00372473"/>
    <w:rsid w:val="00373023"/>
    <w:rsid w:val="00374795"/>
    <w:rsid w:val="00374E62"/>
    <w:rsid w:val="00381115"/>
    <w:rsid w:val="003827A9"/>
    <w:rsid w:val="00382C22"/>
    <w:rsid w:val="00386302"/>
    <w:rsid w:val="00387556"/>
    <w:rsid w:val="00394134"/>
    <w:rsid w:val="00395DEC"/>
    <w:rsid w:val="00396D06"/>
    <w:rsid w:val="003A3EC8"/>
    <w:rsid w:val="003A576D"/>
    <w:rsid w:val="003B31DE"/>
    <w:rsid w:val="003C527B"/>
    <w:rsid w:val="003C78F5"/>
    <w:rsid w:val="003D1473"/>
    <w:rsid w:val="003D5360"/>
    <w:rsid w:val="003D5809"/>
    <w:rsid w:val="003D7B89"/>
    <w:rsid w:val="003D7D99"/>
    <w:rsid w:val="003E1906"/>
    <w:rsid w:val="003E1CD3"/>
    <w:rsid w:val="003E7127"/>
    <w:rsid w:val="003E7F13"/>
    <w:rsid w:val="003F2206"/>
    <w:rsid w:val="003F234A"/>
    <w:rsid w:val="003F61DA"/>
    <w:rsid w:val="003F7E4E"/>
    <w:rsid w:val="0040274B"/>
    <w:rsid w:val="00403496"/>
    <w:rsid w:val="004138C9"/>
    <w:rsid w:val="00414065"/>
    <w:rsid w:val="00414615"/>
    <w:rsid w:val="00414845"/>
    <w:rsid w:val="00414D96"/>
    <w:rsid w:val="00415533"/>
    <w:rsid w:val="00415EE1"/>
    <w:rsid w:val="004168C5"/>
    <w:rsid w:val="00425D7A"/>
    <w:rsid w:val="00426AD6"/>
    <w:rsid w:val="00430D60"/>
    <w:rsid w:val="00435E63"/>
    <w:rsid w:val="00436A3D"/>
    <w:rsid w:val="00440634"/>
    <w:rsid w:val="00445AD6"/>
    <w:rsid w:val="00447164"/>
    <w:rsid w:val="004514FB"/>
    <w:rsid w:val="004518B7"/>
    <w:rsid w:val="00455235"/>
    <w:rsid w:val="00461C1E"/>
    <w:rsid w:val="00462D86"/>
    <w:rsid w:val="00462EDC"/>
    <w:rsid w:val="0046346C"/>
    <w:rsid w:val="0047134E"/>
    <w:rsid w:val="00474D26"/>
    <w:rsid w:val="004752B9"/>
    <w:rsid w:val="00482A4B"/>
    <w:rsid w:val="004842BE"/>
    <w:rsid w:val="004874DB"/>
    <w:rsid w:val="00493832"/>
    <w:rsid w:val="00494FB4"/>
    <w:rsid w:val="00497625"/>
    <w:rsid w:val="004A2634"/>
    <w:rsid w:val="004B020E"/>
    <w:rsid w:val="004B1BF7"/>
    <w:rsid w:val="004B3876"/>
    <w:rsid w:val="004C1048"/>
    <w:rsid w:val="004C37E9"/>
    <w:rsid w:val="004C7AE8"/>
    <w:rsid w:val="004D2952"/>
    <w:rsid w:val="004D40C4"/>
    <w:rsid w:val="004D65A5"/>
    <w:rsid w:val="004D7B38"/>
    <w:rsid w:val="004E030F"/>
    <w:rsid w:val="004E06AB"/>
    <w:rsid w:val="004E0A0F"/>
    <w:rsid w:val="004E0CBA"/>
    <w:rsid w:val="004E0CBB"/>
    <w:rsid w:val="004E70DC"/>
    <w:rsid w:val="004F1413"/>
    <w:rsid w:val="004F22F2"/>
    <w:rsid w:val="004F2F5C"/>
    <w:rsid w:val="004F63BC"/>
    <w:rsid w:val="00500C81"/>
    <w:rsid w:val="00503769"/>
    <w:rsid w:val="00506792"/>
    <w:rsid w:val="005068CB"/>
    <w:rsid w:val="00521B57"/>
    <w:rsid w:val="0052379E"/>
    <w:rsid w:val="00525C8A"/>
    <w:rsid w:val="00527AA2"/>
    <w:rsid w:val="00535852"/>
    <w:rsid w:val="00535906"/>
    <w:rsid w:val="00541743"/>
    <w:rsid w:val="005423B0"/>
    <w:rsid w:val="0054477C"/>
    <w:rsid w:val="0055028A"/>
    <w:rsid w:val="00551883"/>
    <w:rsid w:val="00551B92"/>
    <w:rsid w:val="00552864"/>
    <w:rsid w:val="00553B35"/>
    <w:rsid w:val="00553FE9"/>
    <w:rsid w:val="005561A5"/>
    <w:rsid w:val="00562072"/>
    <w:rsid w:val="00565399"/>
    <w:rsid w:val="005656D5"/>
    <w:rsid w:val="00565CEA"/>
    <w:rsid w:val="005741D2"/>
    <w:rsid w:val="0057750F"/>
    <w:rsid w:val="005828D2"/>
    <w:rsid w:val="00595338"/>
    <w:rsid w:val="00596148"/>
    <w:rsid w:val="005A37D7"/>
    <w:rsid w:val="005A41B1"/>
    <w:rsid w:val="005B17D3"/>
    <w:rsid w:val="005B446B"/>
    <w:rsid w:val="005C3AB8"/>
    <w:rsid w:val="005D0893"/>
    <w:rsid w:val="005D0FA8"/>
    <w:rsid w:val="005D24B9"/>
    <w:rsid w:val="005D39D0"/>
    <w:rsid w:val="005D40AE"/>
    <w:rsid w:val="005D5D79"/>
    <w:rsid w:val="005E2EF7"/>
    <w:rsid w:val="005F0B33"/>
    <w:rsid w:val="005F2664"/>
    <w:rsid w:val="005F481D"/>
    <w:rsid w:val="005F4C98"/>
    <w:rsid w:val="006011CA"/>
    <w:rsid w:val="006026F9"/>
    <w:rsid w:val="00605494"/>
    <w:rsid w:val="00605B7A"/>
    <w:rsid w:val="00606C2F"/>
    <w:rsid w:val="00607E46"/>
    <w:rsid w:val="00610F1E"/>
    <w:rsid w:val="00614B1D"/>
    <w:rsid w:val="00622A9D"/>
    <w:rsid w:val="00626841"/>
    <w:rsid w:val="006274DD"/>
    <w:rsid w:val="00630C6A"/>
    <w:rsid w:val="006323B6"/>
    <w:rsid w:val="006328EC"/>
    <w:rsid w:val="00635377"/>
    <w:rsid w:val="00640198"/>
    <w:rsid w:val="00642EE7"/>
    <w:rsid w:val="00644078"/>
    <w:rsid w:val="006455EF"/>
    <w:rsid w:val="0064634B"/>
    <w:rsid w:val="006465F6"/>
    <w:rsid w:val="006532A7"/>
    <w:rsid w:val="006555B9"/>
    <w:rsid w:val="00664B12"/>
    <w:rsid w:val="00670A99"/>
    <w:rsid w:val="00673152"/>
    <w:rsid w:val="00675982"/>
    <w:rsid w:val="006772AD"/>
    <w:rsid w:val="00681694"/>
    <w:rsid w:val="00686CE7"/>
    <w:rsid w:val="00691DF9"/>
    <w:rsid w:val="006A717A"/>
    <w:rsid w:val="006B1DB4"/>
    <w:rsid w:val="006B1FCB"/>
    <w:rsid w:val="006B4DEF"/>
    <w:rsid w:val="006B5DE6"/>
    <w:rsid w:val="006B61E6"/>
    <w:rsid w:val="006C1AA7"/>
    <w:rsid w:val="006C54DC"/>
    <w:rsid w:val="006D2235"/>
    <w:rsid w:val="006D6F33"/>
    <w:rsid w:val="006D74B0"/>
    <w:rsid w:val="006E46DA"/>
    <w:rsid w:val="006E4C5A"/>
    <w:rsid w:val="006F480A"/>
    <w:rsid w:val="006F52D0"/>
    <w:rsid w:val="00702D3A"/>
    <w:rsid w:val="0070683B"/>
    <w:rsid w:val="007078D7"/>
    <w:rsid w:val="00707E0A"/>
    <w:rsid w:val="00713CF2"/>
    <w:rsid w:val="00714002"/>
    <w:rsid w:val="007140A2"/>
    <w:rsid w:val="007144DF"/>
    <w:rsid w:val="00721F34"/>
    <w:rsid w:val="0072592A"/>
    <w:rsid w:val="00733F3E"/>
    <w:rsid w:val="00736992"/>
    <w:rsid w:val="00736B4B"/>
    <w:rsid w:val="0073767A"/>
    <w:rsid w:val="007416B2"/>
    <w:rsid w:val="00742599"/>
    <w:rsid w:val="00743FA6"/>
    <w:rsid w:val="00746C5E"/>
    <w:rsid w:val="00747F2F"/>
    <w:rsid w:val="00750D82"/>
    <w:rsid w:val="00755E83"/>
    <w:rsid w:val="007628C5"/>
    <w:rsid w:val="007636D3"/>
    <w:rsid w:val="00763804"/>
    <w:rsid w:val="00771421"/>
    <w:rsid w:val="00771DF0"/>
    <w:rsid w:val="00774AE6"/>
    <w:rsid w:val="00775D47"/>
    <w:rsid w:val="00776340"/>
    <w:rsid w:val="00777919"/>
    <w:rsid w:val="00783B26"/>
    <w:rsid w:val="00783FB0"/>
    <w:rsid w:val="00784419"/>
    <w:rsid w:val="007863C2"/>
    <w:rsid w:val="00791793"/>
    <w:rsid w:val="007949A1"/>
    <w:rsid w:val="00797C58"/>
    <w:rsid w:val="007A2BEF"/>
    <w:rsid w:val="007B1010"/>
    <w:rsid w:val="007B1812"/>
    <w:rsid w:val="007B63DE"/>
    <w:rsid w:val="007C270A"/>
    <w:rsid w:val="007C2784"/>
    <w:rsid w:val="007D1244"/>
    <w:rsid w:val="007D20E9"/>
    <w:rsid w:val="007D6AF6"/>
    <w:rsid w:val="007D7567"/>
    <w:rsid w:val="007E00B0"/>
    <w:rsid w:val="007E3A6A"/>
    <w:rsid w:val="007E3CBF"/>
    <w:rsid w:val="007E4403"/>
    <w:rsid w:val="007E4C3D"/>
    <w:rsid w:val="007E5B14"/>
    <w:rsid w:val="007F1E3A"/>
    <w:rsid w:val="007F246A"/>
    <w:rsid w:val="007F5F7F"/>
    <w:rsid w:val="00801D07"/>
    <w:rsid w:val="00802D47"/>
    <w:rsid w:val="0081097B"/>
    <w:rsid w:val="008146A6"/>
    <w:rsid w:val="0082239B"/>
    <w:rsid w:val="008226E5"/>
    <w:rsid w:val="00825025"/>
    <w:rsid w:val="0082734A"/>
    <w:rsid w:val="00831DB2"/>
    <w:rsid w:val="00835181"/>
    <w:rsid w:val="00840A61"/>
    <w:rsid w:val="008420C9"/>
    <w:rsid w:val="008422F5"/>
    <w:rsid w:val="00843683"/>
    <w:rsid w:val="00850414"/>
    <w:rsid w:val="0085109B"/>
    <w:rsid w:val="00853DA6"/>
    <w:rsid w:val="00855068"/>
    <w:rsid w:val="00855A01"/>
    <w:rsid w:val="00863267"/>
    <w:rsid w:val="00875A7D"/>
    <w:rsid w:val="00882CAA"/>
    <w:rsid w:val="00883AA4"/>
    <w:rsid w:val="00883CB0"/>
    <w:rsid w:val="00887EA2"/>
    <w:rsid w:val="0089037D"/>
    <w:rsid w:val="0089095B"/>
    <w:rsid w:val="008944BA"/>
    <w:rsid w:val="0089507D"/>
    <w:rsid w:val="00895CC6"/>
    <w:rsid w:val="00896D68"/>
    <w:rsid w:val="008A1370"/>
    <w:rsid w:val="008A355A"/>
    <w:rsid w:val="008A3A72"/>
    <w:rsid w:val="008A4A8D"/>
    <w:rsid w:val="008A7EF5"/>
    <w:rsid w:val="008C05A4"/>
    <w:rsid w:val="008C3396"/>
    <w:rsid w:val="008C3538"/>
    <w:rsid w:val="008C3DFD"/>
    <w:rsid w:val="008D0FFD"/>
    <w:rsid w:val="008D48E4"/>
    <w:rsid w:val="008D7B8E"/>
    <w:rsid w:val="008D7D5E"/>
    <w:rsid w:val="008F05EB"/>
    <w:rsid w:val="008F1C2B"/>
    <w:rsid w:val="008F6907"/>
    <w:rsid w:val="0090088B"/>
    <w:rsid w:val="00906112"/>
    <w:rsid w:val="0090696E"/>
    <w:rsid w:val="00914ACA"/>
    <w:rsid w:val="00916C72"/>
    <w:rsid w:val="00917B1B"/>
    <w:rsid w:val="00921A4A"/>
    <w:rsid w:val="00922780"/>
    <w:rsid w:val="00925444"/>
    <w:rsid w:val="00930517"/>
    <w:rsid w:val="009316FE"/>
    <w:rsid w:val="00932C37"/>
    <w:rsid w:val="00934898"/>
    <w:rsid w:val="0093637D"/>
    <w:rsid w:val="009402B4"/>
    <w:rsid w:val="00941AD8"/>
    <w:rsid w:val="00942F31"/>
    <w:rsid w:val="00944EF1"/>
    <w:rsid w:val="0094557A"/>
    <w:rsid w:val="00951759"/>
    <w:rsid w:val="009525B0"/>
    <w:rsid w:val="009549CB"/>
    <w:rsid w:val="009578FB"/>
    <w:rsid w:val="00970809"/>
    <w:rsid w:val="00973F5E"/>
    <w:rsid w:val="00975D48"/>
    <w:rsid w:val="00977783"/>
    <w:rsid w:val="0098423C"/>
    <w:rsid w:val="00986265"/>
    <w:rsid w:val="009B22B7"/>
    <w:rsid w:val="009B68D8"/>
    <w:rsid w:val="009C028C"/>
    <w:rsid w:val="009C40B0"/>
    <w:rsid w:val="009C4428"/>
    <w:rsid w:val="009C745A"/>
    <w:rsid w:val="009D4D3F"/>
    <w:rsid w:val="009E0E63"/>
    <w:rsid w:val="009E1E1C"/>
    <w:rsid w:val="009E4F94"/>
    <w:rsid w:val="009F1A1E"/>
    <w:rsid w:val="009F29EE"/>
    <w:rsid w:val="009F570B"/>
    <w:rsid w:val="009F75F3"/>
    <w:rsid w:val="009F771C"/>
    <w:rsid w:val="00A00804"/>
    <w:rsid w:val="00A00914"/>
    <w:rsid w:val="00A01FD1"/>
    <w:rsid w:val="00A0563B"/>
    <w:rsid w:val="00A1187E"/>
    <w:rsid w:val="00A11B63"/>
    <w:rsid w:val="00A17F7C"/>
    <w:rsid w:val="00A259C8"/>
    <w:rsid w:val="00A26365"/>
    <w:rsid w:val="00A276ED"/>
    <w:rsid w:val="00A332BE"/>
    <w:rsid w:val="00A35F68"/>
    <w:rsid w:val="00A40F82"/>
    <w:rsid w:val="00A41A46"/>
    <w:rsid w:val="00A440DE"/>
    <w:rsid w:val="00A45895"/>
    <w:rsid w:val="00A47386"/>
    <w:rsid w:val="00A60006"/>
    <w:rsid w:val="00A61A5F"/>
    <w:rsid w:val="00A64D12"/>
    <w:rsid w:val="00A66471"/>
    <w:rsid w:val="00A7174B"/>
    <w:rsid w:val="00A749C2"/>
    <w:rsid w:val="00A83665"/>
    <w:rsid w:val="00A84357"/>
    <w:rsid w:val="00A868AB"/>
    <w:rsid w:val="00A9220C"/>
    <w:rsid w:val="00A9528B"/>
    <w:rsid w:val="00A96B14"/>
    <w:rsid w:val="00AA64D9"/>
    <w:rsid w:val="00AB2E00"/>
    <w:rsid w:val="00AC09EA"/>
    <w:rsid w:val="00AC1687"/>
    <w:rsid w:val="00AC31F0"/>
    <w:rsid w:val="00AC3A47"/>
    <w:rsid w:val="00AD58DB"/>
    <w:rsid w:val="00AD5AD3"/>
    <w:rsid w:val="00AE0B03"/>
    <w:rsid w:val="00AE59AA"/>
    <w:rsid w:val="00AF7A71"/>
    <w:rsid w:val="00B01AF3"/>
    <w:rsid w:val="00B10973"/>
    <w:rsid w:val="00B132A7"/>
    <w:rsid w:val="00B22D84"/>
    <w:rsid w:val="00B24E59"/>
    <w:rsid w:val="00B302C5"/>
    <w:rsid w:val="00B30305"/>
    <w:rsid w:val="00B31B4A"/>
    <w:rsid w:val="00B33660"/>
    <w:rsid w:val="00B349E4"/>
    <w:rsid w:val="00B35880"/>
    <w:rsid w:val="00B37402"/>
    <w:rsid w:val="00B41274"/>
    <w:rsid w:val="00B4127B"/>
    <w:rsid w:val="00B416D8"/>
    <w:rsid w:val="00B4361C"/>
    <w:rsid w:val="00B6007A"/>
    <w:rsid w:val="00B61C0C"/>
    <w:rsid w:val="00B66B3A"/>
    <w:rsid w:val="00B74BB3"/>
    <w:rsid w:val="00B81CC7"/>
    <w:rsid w:val="00B83825"/>
    <w:rsid w:val="00B856D2"/>
    <w:rsid w:val="00B91FA2"/>
    <w:rsid w:val="00BA3E5B"/>
    <w:rsid w:val="00BA774D"/>
    <w:rsid w:val="00BA797D"/>
    <w:rsid w:val="00BA7D77"/>
    <w:rsid w:val="00BB1F66"/>
    <w:rsid w:val="00BB30D6"/>
    <w:rsid w:val="00BB7A71"/>
    <w:rsid w:val="00BB7DBF"/>
    <w:rsid w:val="00BC258C"/>
    <w:rsid w:val="00BC2CF0"/>
    <w:rsid w:val="00BD2E99"/>
    <w:rsid w:val="00BD4BF9"/>
    <w:rsid w:val="00BD53FE"/>
    <w:rsid w:val="00BD66EE"/>
    <w:rsid w:val="00BF0D35"/>
    <w:rsid w:val="00C01AC0"/>
    <w:rsid w:val="00C01C99"/>
    <w:rsid w:val="00C02C53"/>
    <w:rsid w:val="00C02EFC"/>
    <w:rsid w:val="00C0359A"/>
    <w:rsid w:val="00C0391D"/>
    <w:rsid w:val="00C10497"/>
    <w:rsid w:val="00C12282"/>
    <w:rsid w:val="00C14E5B"/>
    <w:rsid w:val="00C17916"/>
    <w:rsid w:val="00C21AD1"/>
    <w:rsid w:val="00C220C9"/>
    <w:rsid w:val="00C23F48"/>
    <w:rsid w:val="00C26789"/>
    <w:rsid w:val="00C32078"/>
    <w:rsid w:val="00C47C36"/>
    <w:rsid w:val="00C502F2"/>
    <w:rsid w:val="00C50AB6"/>
    <w:rsid w:val="00C607A8"/>
    <w:rsid w:val="00C6525E"/>
    <w:rsid w:val="00C73B7D"/>
    <w:rsid w:val="00C804B6"/>
    <w:rsid w:val="00C81094"/>
    <w:rsid w:val="00C827E0"/>
    <w:rsid w:val="00C83627"/>
    <w:rsid w:val="00C84615"/>
    <w:rsid w:val="00CA2138"/>
    <w:rsid w:val="00CB709C"/>
    <w:rsid w:val="00CC0A1E"/>
    <w:rsid w:val="00CC3E98"/>
    <w:rsid w:val="00CC752C"/>
    <w:rsid w:val="00CD0AFA"/>
    <w:rsid w:val="00CD537F"/>
    <w:rsid w:val="00CE3349"/>
    <w:rsid w:val="00CE4C00"/>
    <w:rsid w:val="00CE558F"/>
    <w:rsid w:val="00CF0035"/>
    <w:rsid w:val="00CF23BB"/>
    <w:rsid w:val="00CF43BA"/>
    <w:rsid w:val="00CF74EB"/>
    <w:rsid w:val="00CF7AC4"/>
    <w:rsid w:val="00D01A17"/>
    <w:rsid w:val="00D0330E"/>
    <w:rsid w:val="00D06278"/>
    <w:rsid w:val="00D12570"/>
    <w:rsid w:val="00D22274"/>
    <w:rsid w:val="00D22ACB"/>
    <w:rsid w:val="00D24CAE"/>
    <w:rsid w:val="00D31443"/>
    <w:rsid w:val="00D32E04"/>
    <w:rsid w:val="00D33E32"/>
    <w:rsid w:val="00D36AFE"/>
    <w:rsid w:val="00D410EF"/>
    <w:rsid w:val="00D44447"/>
    <w:rsid w:val="00D4709F"/>
    <w:rsid w:val="00D50288"/>
    <w:rsid w:val="00D527B4"/>
    <w:rsid w:val="00D52812"/>
    <w:rsid w:val="00D52E05"/>
    <w:rsid w:val="00D53460"/>
    <w:rsid w:val="00D53910"/>
    <w:rsid w:val="00D53C6E"/>
    <w:rsid w:val="00D62902"/>
    <w:rsid w:val="00D675E1"/>
    <w:rsid w:val="00D70BDC"/>
    <w:rsid w:val="00D74AB8"/>
    <w:rsid w:val="00D74CCE"/>
    <w:rsid w:val="00D80770"/>
    <w:rsid w:val="00D8259F"/>
    <w:rsid w:val="00D85474"/>
    <w:rsid w:val="00D85660"/>
    <w:rsid w:val="00D866BC"/>
    <w:rsid w:val="00D92703"/>
    <w:rsid w:val="00D93365"/>
    <w:rsid w:val="00DA0031"/>
    <w:rsid w:val="00DA5221"/>
    <w:rsid w:val="00DA6360"/>
    <w:rsid w:val="00DA6D0E"/>
    <w:rsid w:val="00DB3A8B"/>
    <w:rsid w:val="00DC47B2"/>
    <w:rsid w:val="00DC5F33"/>
    <w:rsid w:val="00DC755D"/>
    <w:rsid w:val="00DC7B11"/>
    <w:rsid w:val="00DC7E0B"/>
    <w:rsid w:val="00DD391A"/>
    <w:rsid w:val="00DD4C44"/>
    <w:rsid w:val="00DD7487"/>
    <w:rsid w:val="00DE1B28"/>
    <w:rsid w:val="00DE3F45"/>
    <w:rsid w:val="00DF00E8"/>
    <w:rsid w:val="00DF3E0D"/>
    <w:rsid w:val="00DF68C1"/>
    <w:rsid w:val="00E00684"/>
    <w:rsid w:val="00E0475A"/>
    <w:rsid w:val="00E04D08"/>
    <w:rsid w:val="00E1067E"/>
    <w:rsid w:val="00E17E50"/>
    <w:rsid w:val="00E2343E"/>
    <w:rsid w:val="00E24676"/>
    <w:rsid w:val="00E26B81"/>
    <w:rsid w:val="00E32C26"/>
    <w:rsid w:val="00E42128"/>
    <w:rsid w:val="00E424F5"/>
    <w:rsid w:val="00E432BE"/>
    <w:rsid w:val="00E4502B"/>
    <w:rsid w:val="00E47585"/>
    <w:rsid w:val="00E5055E"/>
    <w:rsid w:val="00E5149E"/>
    <w:rsid w:val="00E51C94"/>
    <w:rsid w:val="00E54203"/>
    <w:rsid w:val="00E54A4B"/>
    <w:rsid w:val="00E5544B"/>
    <w:rsid w:val="00E602A2"/>
    <w:rsid w:val="00E60CBF"/>
    <w:rsid w:val="00E62C8D"/>
    <w:rsid w:val="00E648FD"/>
    <w:rsid w:val="00E70142"/>
    <w:rsid w:val="00E80F76"/>
    <w:rsid w:val="00E841F5"/>
    <w:rsid w:val="00E86751"/>
    <w:rsid w:val="00E86CD1"/>
    <w:rsid w:val="00E90995"/>
    <w:rsid w:val="00E93410"/>
    <w:rsid w:val="00E93D9D"/>
    <w:rsid w:val="00E95C80"/>
    <w:rsid w:val="00EA0869"/>
    <w:rsid w:val="00EA2B2C"/>
    <w:rsid w:val="00EA4E4F"/>
    <w:rsid w:val="00EA5BDA"/>
    <w:rsid w:val="00EB6639"/>
    <w:rsid w:val="00EC193F"/>
    <w:rsid w:val="00EC1BEA"/>
    <w:rsid w:val="00EC2048"/>
    <w:rsid w:val="00EC2070"/>
    <w:rsid w:val="00EC3515"/>
    <w:rsid w:val="00EC6C73"/>
    <w:rsid w:val="00EC7D7A"/>
    <w:rsid w:val="00ED10DF"/>
    <w:rsid w:val="00ED3732"/>
    <w:rsid w:val="00ED46D5"/>
    <w:rsid w:val="00ED4AB5"/>
    <w:rsid w:val="00ED75B3"/>
    <w:rsid w:val="00EE4D9C"/>
    <w:rsid w:val="00EF4C67"/>
    <w:rsid w:val="00F05050"/>
    <w:rsid w:val="00F05778"/>
    <w:rsid w:val="00F06689"/>
    <w:rsid w:val="00F10189"/>
    <w:rsid w:val="00F12609"/>
    <w:rsid w:val="00F163D3"/>
    <w:rsid w:val="00F16751"/>
    <w:rsid w:val="00F20ABE"/>
    <w:rsid w:val="00F23C61"/>
    <w:rsid w:val="00F317F3"/>
    <w:rsid w:val="00F335CA"/>
    <w:rsid w:val="00F420AA"/>
    <w:rsid w:val="00F544C3"/>
    <w:rsid w:val="00F579AB"/>
    <w:rsid w:val="00F629B2"/>
    <w:rsid w:val="00F70A15"/>
    <w:rsid w:val="00F72C0A"/>
    <w:rsid w:val="00F8581C"/>
    <w:rsid w:val="00F87C1C"/>
    <w:rsid w:val="00F90BE5"/>
    <w:rsid w:val="00F915E5"/>
    <w:rsid w:val="00F92C09"/>
    <w:rsid w:val="00F935F4"/>
    <w:rsid w:val="00F9543C"/>
    <w:rsid w:val="00FA5D8F"/>
    <w:rsid w:val="00FB0CBF"/>
    <w:rsid w:val="00FB168E"/>
    <w:rsid w:val="00FB599F"/>
    <w:rsid w:val="00FC311F"/>
    <w:rsid w:val="00FC3600"/>
    <w:rsid w:val="00FC450F"/>
    <w:rsid w:val="00FC58D9"/>
    <w:rsid w:val="00FD30C5"/>
    <w:rsid w:val="00FD355A"/>
    <w:rsid w:val="00FD3E7F"/>
    <w:rsid w:val="00FD52DE"/>
    <w:rsid w:val="00FD54B9"/>
    <w:rsid w:val="00FD7E94"/>
    <w:rsid w:val="00FE0C59"/>
    <w:rsid w:val="00FE6F0E"/>
    <w:rsid w:val="00FE796F"/>
    <w:rsid w:val="00FF0254"/>
    <w:rsid w:val="00FF2867"/>
    <w:rsid w:val="00FF6BD0"/>
    <w:rsid w:val="77122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chartTrackingRefBased/>
  <w15:docId w15:val="{CC37A500-539A-4FAF-952C-CFCF2F3CC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tabs>
        <w:tab w:val="left" w:pos="567"/>
      </w:tabs>
      <w:spacing w:line="360" w:lineRule="auto"/>
      <w:ind w:left="720" w:hanging="360"/>
      <w:contextualSpacing/>
      <w:jc w:val="both"/>
    </w:pPr>
    <w:rPr>
      <w:color w:val="000000"/>
      <w:sz w:val="24"/>
      <w:szCs w:val="24"/>
    </w:rPr>
  </w:style>
  <w:style w:type="paragraph" w:styleId="Heading1">
    <w:name w:val="heading 1"/>
    <w:basedOn w:val="Normal"/>
    <w:next w:val="Normal"/>
    <w:qFormat/>
    <w:pPr>
      <w:keepNext/>
      <w:keepLines/>
      <w:spacing w:before="480" w:after="160" w:line="276" w:lineRule="auto"/>
      <w:ind w:left="432" w:hanging="432"/>
      <w:outlineLvl w:val="0"/>
    </w:pPr>
    <w:rPr>
      <w:rFonts w:ascii="Cambria" w:eastAsia="Cambria" w:hAnsi="Cambria" w:cs="Cambria"/>
      <w:b/>
      <w:color w:val="365F90"/>
      <w:sz w:val="28"/>
      <w:szCs w:val="28"/>
    </w:rPr>
  </w:style>
  <w:style w:type="paragraph" w:styleId="Heading2">
    <w:name w:val="heading 2"/>
    <w:basedOn w:val="Normal"/>
    <w:next w:val="Normal"/>
    <w:qFormat/>
    <w:pPr>
      <w:keepNext/>
      <w:keepLines/>
      <w:spacing w:before="200" w:after="160" w:line="276" w:lineRule="auto"/>
      <w:ind w:left="576" w:hanging="576"/>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spacing w:before="200" w:after="160" w:line="276" w:lineRule="auto"/>
      <w:ind w:hanging="720"/>
      <w:outlineLvl w:val="2"/>
    </w:pPr>
    <w:rPr>
      <w:rFonts w:ascii="Cambria" w:eastAsia="Cambria" w:hAnsi="Cambria" w:cs="Cambria"/>
      <w:b/>
      <w:color w:val="4F81BD"/>
      <w:sz w:val="22"/>
      <w:szCs w:val="22"/>
    </w:rPr>
  </w:style>
  <w:style w:type="paragraph" w:styleId="Heading4">
    <w:name w:val="heading 4"/>
    <w:basedOn w:val="Normal"/>
    <w:next w:val="Normal"/>
    <w:qFormat/>
    <w:pPr>
      <w:keepNext/>
      <w:keepLines/>
      <w:spacing w:before="200" w:after="160" w:line="276" w:lineRule="auto"/>
      <w:ind w:left="864" w:hanging="864"/>
      <w:outlineLvl w:val="3"/>
    </w:pPr>
    <w:rPr>
      <w:rFonts w:ascii="Cambria" w:eastAsia="Cambria" w:hAnsi="Cambria" w:cs="Cambria"/>
      <w:b/>
      <w:i/>
      <w:color w:val="4F81BD"/>
      <w:sz w:val="22"/>
      <w:szCs w:val="22"/>
    </w:rPr>
  </w:style>
  <w:style w:type="paragraph" w:styleId="Heading5">
    <w:name w:val="heading 5"/>
    <w:basedOn w:val="Normal"/>
    <w:next w:val="Normal"/>
    <w:qFormat/>
    <w:pPr>
      <w:keepNext/>
      <w:keepLines/>
      <w:spacing w:before="200" w:after="160" w:line="276" w:lineRule="auto"/>
      <w:ind w:left="1008" w:hanging="1008"/>
      <w:outlineLvl w:val="4"/>
    </w:pPr>
    <w:rPr>
      <w:rFonts w:ascii="Cambria" w:eastAsia="Cambria" w:hAnsi="Cambria" w:cs="Cambria"/>
      <w:color w:val="233E5F"/>
      <w:sz w:val="22"/>
      <w:szCs w:val="22"/>
    </w:rPr>
  </w:style>
  <w:style w:type="paragraph" w:styleId="Heading6">
    <w:name w:val="heading 6"/>
    <w:basedOn w:val="Normal"/>
    <w:next w:val="Normal"/>
    <w:qFormat/>
    <w:pPr>
      <w:keepNext/>
      <w:keepLines/>
      <w:spacing w:before="200" w:after="160" w:line="276" w:lineRule="auto"/>
      <w:ind w:left="1152" w:hanging="1152"/>
      <w:outlineLvl w:val="5"/>
    </w:pPr>
    <w:rPr>
      <w:rFonts w:ascii="Cambria" w:eastAsia="Cambria" w:hAnsi="Cambria" w:cs="Cambria"/>
      <w:i/>
      <w:color w:val="233E5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style>
  <w:style w:type="character" w:customStyle="1" w:styleId="HeaderChar">
    <w:name w:val="Header Char"/>
    <w:basedOn w:val="DefaultParagraphFont"/>
    <w:link w:val="Header"/>
    <w:uiPriority w:val="99"/>
  </w:style>
  <w:style w:type="character" w:customStyle="1" w:styleId="BalloonTextChar">
    <w:name w:val="Balloon Text Char"/>
    <w:link w:val="BalloonText"/>
    <w:uiPriority w:val="99"/>
    <w:semiHidden/>
    <w:rPr>
      <w:rFonts w:ascii="Lucida Grande" w:hAnsi="Lucida Grande"/>
      <w:sz w:val="18"/>
      <w:szCs w:val="18"/>
    </w:rPr>
  </w:style>
  <w:style w:type="paragraph" w:styleId="Title">
    <w:name w:val="Title"/>
    <w:basedOn w:val="Normal"/>
    <w:next w:val="Normal"/>
    <w:qFormat/>
    <w:pPr>
      <w:keepNext/>
      <w:keepLines/>
      <w:spacing w:before="480" w:after="120"/>
    </w:pPr>
    <w:rPr>
      <w:b/>
      <w:sz w:val="72"/>
      <w:szCs w:val="72"/>
    </w:rPr>
  </w:style>
  <w:style w:type="paragraph" w:styleId="Subtitle">
    <w:name w:val="Subtitle"/>
    <w:basedOn w:val="Normal"/>
    <w:next w:val="Normal"/>
    <w:qFormat/>
    <w:pPr>
      <w:spacing w:after="160"/>
      <w:ind w:left="0" w:firstLine="0"/>
      <w:jc w:val="center"/>
    </w:pPr>
    <w:rPr>
      <w:b/>
    </w:rPr>
  </w:style>
  <w:style w:type="paragraph" w:styleId="Footer">
    <w:name w:val="footer"/>
    <w:basedOn w:val="Normal"/>
    <w:link w:val="FooterChar"/>
    <w:uiPriority w:val="99"/>
    <w:unhideWhenUsed/>
    <w:pPr>
      <w:tabs>
        <w:tab w:val="clear" w:pos="567"/>
        <w:tab w:val="center" w:pos="4680"/>
        <w:tab w:val="right" w:pos="9360"/>
      </w:tabs>
      <w:spacing w:line="240" w:lineRule="auto"/>
    </w:pPr>
  </w:style>
  <w:style w:type="paragraph" w:styleId="BalloonText">
    <w:name w:val="Balloon Text"/>
    <w:basedOn w:val="Normal"/>
    <w:link w:val="BalloonTextChar"/>
    <w:uiPriority w:val="99"/>
    <w:unhideWhenUsed/>
    <w:pPr>
      <w:spacing w:line="240" w:lineRule="auto"/>
    </w:pPr>
    <w:rPr>
      <w:rFonts w:ascii="Lucida Grande" w:hAnsi="Lucida Grande"/>
      <w:sz w:val="18"/>
      <w:szCs w:val="18"/>
    </w:rPr>
  </w:style>
  <w:style w:type="paragraph" w:styleId="Header">
    <w:name w:val="header"/>
    <w:basedOn w:val="Normal"/>
    <w:link w:val="HeaderChar"/>
    <w:uiPriority w:val="99"/>
    <w:unhideWhenUsed/>
    <w:pPr>
      <w:tabs>
        <w:tab w:val="clear" w:pos="567"/>
        <w:tab w:val="center" w:pos="4680"/>
        <w:tab w:val="right" w:pos="9360"/>
      </w:tabs>
      <w:spacing w:line="240" w:lineRule="auto"/>
    </w:pPr>
  </w:style>
  <w:style w:type="table" w:customStyle="1" w:styleId="Style1">
    <w:name w:val="_Style 1"/>
    <w:basedOn w:val="TableNormal"/>
    <w:tblPr>
      <w:tblStyleRowBandSize w:val="1"/>
      <w:tblStyleColBandSize w:val="1"/>
      <w:tblInd w:w="0" w:type="dxa"/>
      <w:tblCellMar>
        <w:top w:w="0" w:type="dxa"/>
        <w:left w:w="108" w:type="dxa"/>
        <w:bottom w:w="0" w:type="dxa"/>
        <w:right w:w="108" w:type="dxa"/>
      </w:tblCellMar>
    </w:tblPr>
  </w:style>
  <w:style w:type="table" w:customStyle="1" w:styleId="Style2">
    <w:name w:val="_Style 2"/>
    <w:basedOn w:val="TableNormal"/>
    <w:tblPr>
      <w:tblStyleRowBandSize w:val="1"/>
      <w:tblStyleColBandSize w:val="1"/>
      <w:tblInd w:w="0" w:type="dxa"/>
      <w:tblCellMar>
        <w:top w:w="0" w:type="dxa"/>
        <w:left w:w="115" w:type="dxa"/>
        <w:bottom w:w="0" w:type="dxa"/>
        <w:right w:w="115" w:type="dxa"/>
      </w:tblCellMar>
    </w:tblPr>
  </w:style>
  <w:style w:type="paragraph" w:styleId="NormalWeb">
    <w:name w:val="Normal (Web)"/>
    <w:basedOn w:val="Normal"/>
    <w:uiPriority w:val="99"/>
    <w:semiHidden/>
    <w:unhideWhenUsed/>
    <w:rsid w:val="00A868AB"/>
    <w:pPr>
      <w:widowControl/>
      <w:tabs>
        <w:tab w:val="clear" w:pos="567"/>
      </w:tabs>
      <w:spacing w:before="100" w:beforeAutospacing="1" w:after="100" w:afterAutospacing="1" w:line="240" w:lineRule="auto"/>
      <w:ind w:left="0" w:firstLine="0"/>
      <w:contextualSpacing w:val="0"/>
      <w:jc w:val="left"/>
    </w:pPr>
    <w:rPr>
      <w:color w:val="auto"/>
    </w:rPr>
  </w:style>
  <w:style w:type="paragraph" w:styleId="Bibliography">
    <w:name w:val="Bibliography"/>
    <w:basedOn w:val="Normal"/>
    <w:next w:val="Normal"/>
    <w:uiPriority w:val="37"/>
    <w:unhideWhenUsed/>
    <w:rsid w:val="00F8581C"/>
  </w:style>
  <w:style w:type="paragraph" w:styleId="FootnoteText">
    <w:name w:val="footnote text"/>
    <w:basedOn w:val="Normal"/>
    <w:link w:val="FootnoteTextChar"/>
    <w:uiPriority w:val="99"/>
    <w:semiHidden/>
    <w:unhideWhenUsed/>
    <w:rsid w:val="005D24B9"/>
    <w:rPr>
      <w:sz w:val="20"/>
      <w:szCs w:val="20"/>
    </w:rPr>
  </w:style>
  <w:style w:type="character" w:customStyle="1" w:styleId="FootnoteTextChar">
    <w:name w:val="Footnote Text Char"/>
    <w:basedOn w:val="DefaultParagraphFont"/>
    <w:link w:val="FootnoteText"/>
    <w:uiPriority w:val="99"/>
    <w:semiHidden/>
    <w:rsid w:val="005D24B9"/>
    <w:rPr>
      <w:color w:val="000000"/>
    </w:rPr>
  </w:style>
  <w:style w:type="character" w:styleId="FootnoteReference">
    <w:name w:val="footnote reference"/>
    <w:basedOn w:val="DefaultParagraphFont"/>
    <w:uiPriority w:val="99"/>
    <w:semiHidden/>
    <w:unhideWhenUsed/>
    <w:rsid w:val="005D24B9"/>
    <w:rPr>
      <w:vertAlign w:val="superscript"/>
    </w:rPr>
  </w:style>
  <w:style w:type="paragraph" w:styleId="HTMLPreformatted">
    <w:name w:val="HTML Preformatted"/>
    <w:basedOn w:val="Normal"/>
    <w:link w:val="HTMLPreformattedChar"/>
    <w:uiPriority w:val="99"/>
    <w:semiHidden/>
    <w:unhideWhenUsed/>
    <w:rsid w:val="00742599"/>
    <w:pPr>
      <w:widowControl/>
      <w:tabs>
        <w:tab w:val="clear"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contextualSpacing w:val="0"/>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742599"/>
    <w:rPr>
      <w:rFonts w:ascii="Courier New" w:hAnsi="Courier New" w:cs="Courier New"/>
    </w:rPr>
  </w:style>
  <w:style w:type="character" w:customStyle="1" w:styleId="highlight">
    <w:name w:val="highlight"/>
    <w:basedOn w:val="DefaultParagraphFont"/>
    <w:rsid w:val="003508E9"/>
  </w:style>
  <w:style w:type="character" w:styleId="EndnoteReference">
    <w:name w:val="endnote reference"/>
    <w:basedOn w:val="DefaultParagraphFont"/>
    <w:uiPriority w:val="99"/>
    <w:semiHidden/>
    <w:unhideWhenUsed/>
    <w:rsid w:val="003370AD"/>
    <w:rPr>
      <w:vertAlign w:val="superscript"/>
    </w:rPr>
  </w:style>
  <w:style w:type="paragraph" w:styleId="ListParagraph">
    <w:name w:val="List Paragraph"/>
    <w:basedOn w:val="Normal"/>
    <w:uiPriority w:val="99"/>
    <w:qFormat/>
    <w:rsid w:val="001465CC"/>
  </w:style>
  <w:style w:type="character" w:styleId="Emphasis">
    <w:name w:val="Emphasis"/>
    <w:basedOn w:val="DefaultParagraphFont"/>
    <w:uiPriority w:val="20"/>
    <w:qFormat/>
    <w:rsid w:val="00A64D12"/>
    <w:rPr>
      <w:i/>
      <w:iCs/>
    </w:rPr>
  </w:style>
  <w:style w:type="character" w:customStyle="1" w:styleId="name">
    <w:name w:val="name"/>
    <w:basedOn w:val="DefaultParagraphFont"/>
    <w:rsid w:val="002D16B8"/>
  </w:style>
  <w:style w:type="character" w:styleId="Hyperlink">
    <w:name w:val="Hyperlink"/>
    <w:basedOn w:val="DefaultParagraphFont"/>
    <w:uiPriority w:val="99"/>
    <w:unhideWhenUsed/>
    <w:rsid w:val="00AE0B0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62502">
      <w:bodyDiv w:val="1"/>
      <w:marLeft w:val="0"/>
      <w:marRight w:val="0"/>
      <w:marTop w:val="0"/>
      <w:marBottom w:val="0"/>
      <w:divBdr>
        <w:top w:val="none" w:sz="0" w:space="0" w:color="auto"/>
        <w:left w:val="none" w:sz="0" w:space="0" w:color="auto"/>
        <w:bottom w:val="none" w:sz="0" w:space="0" w:color="auto"/>
        <w:right w:val="none" w:sz="0" w:space="0" w:color="auto"/>
      </w:divBdr>
    </w:div>
    <w:div w:id="38478873">
      <w:bodyDiv w:val="1"/>
      <w:marLeft w:val="0"/>
      <w:marRight w:val="0"/>
      <w:marTop w:val="0"/>
      <w:marBottom w:val="0"/>
      <w:divBdr>
        <w:top w:val="none" w:sz="0" w:space="0" w:color="auto"/>
        <w:left w:val="none" w:sz="0" w:space="0" w:color="auto"/>
        <w:bottom w:val="none" w:sz="0" w:space="0" w:color="auto"/>
        <w:right w:val="none" w:sz="0" w:space="0" w:color="auto"/>
      </w:divBdr>
      <w:divsChild>
        <w:div w:id="1454251013">
          <w:marLeft w:val="0"/>
          <w:marRight w:val="0"/>
          <w:marTop w:val="0"/>
          <w:marBottom w:val="0"/>
          <w:divBdr>
            <w:top w:val="none" w:sz="0" w:space="0" w:color="auto"/>
            <w:left w:val="none" w:sz="0" w:space="0" w:color="auto"/>
            <w:bottom w:val="none" w:sz="0" w:space="0" w:color="auto"/>
            <w:right w:val="none" w:sz="0" w:space="0" w:color="auto"/>
          </w:divBdr>
        </w:div>
        <w:div w:id="208033520">
          <w:marLeft w:val="0"/>
          <w:marRight w:val="0"/>
          <w:marTop w:val="0"/>
          <w:marBottom w:val="0"/>
          <w:divBdr>
            <w:top w:val="none" w:sz="0" w:space="0" w:color="auto"/>
            <w:left w:val="none" w:sz="0" w:space="0" w:color="auto"/>
            <w:bottom w:val="none" w:sz="0" w:space="0" w:color="auto"/>
            <w:right w:val="none" w:sz="0" w:space="0" w:color="auto"/>
          </w:divBdr>
        </w:div>
        <w:div w:id="1636524525">
          <w:marLeft w:val="0"/>
          <w:marRight w:val="0"/>
          <w:marTop w:val="0"/>
          <w:marBottom w:val="0"/>
          <w:divBdr>
            <w:top w:val="none" w:sz="0" w:space="0" w:color="auto"/>
            <w:left w:val="none" w:sz="0" w:space="0" w:color="auto"/>
            <w:bottom w:val="none" w:sz="0" w:space="0" w:color="auto"/>
            <w:right w:val="none" w:sz="0" w:space="0" w:color="auto"/>
          </w:divBdr>
        </w:div>
        <w:div w:id="1981614572">
          <w:marLeft w:val="0"/>
          <w:marRight w:val="0"/>
          <w:marTop w:val="0"/>
          <w:marBottom w:val="0"/>
          <w:divBdr>
            <w:top w:val="none" w:sz="0" w:space="0" w:color="auto"/>
            <w:left w:val="none" w:sz="0" w:space="0" w:color="auto"/>
            <w:bottom w:val="none" w:sz="0" w:space="0" w:color="auto"/>
            <w:right w:val="none" w:sz="0" w:space="0" w:color="auto"/>
          </w:divBdr>
        </w:div>
        <w:div w:id="883641837">
          <w:marLeft w:val="0"/>
          <w:marRight w:val="0"/>
          <w:marTop w:val="0"/>
          <w:marBottom w:val="0"/>
          <w:divBdr>
            <w:top w:val="none" w:sz="0" w:space="0" w:color="auto"/>
            <w:left w:val="none" w:sz="0" w:space="0" w:color="auto"/>
            <w:bottom w:val="none" w:sz="0" w:space="0" w:color="auto"/>
            <w:right w:val="none" w:sz="0" w:space="0" w:color="auto"/>
          </w:divBdr>
        </w:div>
        <w:div w:id="393820124">
          <w:marLeft w:val="0"/>
          <w:marRight w:val="0"/>
          <w:marTop w:val="0"/>
          <w:marBottom w:val="0"/>
          <w:divBdr>
            <w:top w:val="none" w:sz="0" w:space="0" w:color="auto"/>
            <w:left w:val="none" w:sz="0" w:space="0" w:color="auto"/>
            <w:bottom w:val="none" w:sz="0" w:space="0" w:color="auto"/>
            <w:right w:val="none" w:sz="0" w:space="0" w:color="auto"/>
          </w:divBdr>
        </w:div>
        <w:div w:id="2077505254">
          <w:marLeft w:val="0"/>
          <w:marRight w:val="0"/>
          <w:marTop w:val="0"/>
          <w:marBottom w:val="0"/>
          <w:divBdr>
            <w:top w:val="none" w:sz="0" w:space="0" w:color="auto"/>
            <w:left w:val="none" w:sz="0" w:space="0" w:color="auto"/>
            <w:bottom w:val="none" w:sz="0" w:space="0" w:color="auto"/>
            <w:right w:val="none" w:sz="0" w:space="0" w:color="auto"/>
          </w:divBdr>
        </w:div>
        <w:div w:id="538126192">
          <w:marLeft w:val="0"/>
          <w:marRight w:val="0"/>
          <w:marTop w:val="0"/>
          <w:marBottom w:val="0"/>
          <w:divBdr>
            <w:top w:val="none" w:sz="0" w:space="0" w:color="auto"/>
            <w:left w:val="none" w:sz="0" w:space="0" w:color="auto"/>
            <w:bottom w:val="none" w:sz="0" w:space="0" w:color="auto"/>
            <w:right w:val="none" w:sz="0" w:space="0" w:color="auto"/>
          </w:divBdr>
        </w:div>
        <w:div w:id="342783621">
          <w:marLeft w:val="0"/>
          <w:marRight w:val="0"/>
          <w:marTop w:val="0"/>
          <w:marBottom w:val="0"/>
          <w:divBdr>
            <w:top w:val="none" w:sz="0" w:space="0" w:color="auto"/>
            <w:left w:val="none" w:sz="0" w:space="0" w:color="auto"/>
            <w:bottom w:val="none" w:sz="0" w:space="0" w:color="auto"/>
            <w:right w:val="none" w:sz="0" w:space="0" w:color="auto"/>
          </w:divBdr>
        </w:div>
        <w:div w:id="1959480901">
          <w:marLeft w:val="0"/>
          <w:marRight w:val="0"/>
          <w:marTop w:val="0"/>
          <w:marBottom w:val="0"/>
          <w:divBdr>
            <w:top w:val="none" w:sz="0" w:space="0" w:color="auto"/>
            <w:left w:val="none" w:sz="0" w:space="0" w:color="auto"/>
            <w:bottom w:val="none" w:sz="0" w:space="0" w:color="auto"/>
            <w:right w:val="none" w:sz="0" w:space="0" w:color="auto"/>
          </w:divBdr>
        </w:div>
        <w:div w:id="1384450142">
          <w:marLeft w:val="0"/>
          <w:marRight w:val="0"/>
          <w:marTop w:val="0"/>
          <w:marBottom w:val="0"/>
          <w:divBdr>
            <w:top w:val="none" w:sz="0" w:space="0" w:color="auto"/>
            <w:left w:val="none" w:sz="0" w:space="0" w:color="auto"/>
            <w:bottom w:val="none" w:sz="0" w:space="0" w:color="auto"/>
            <w:right w:val="none" w:sz="0" w:space="0" w:color="auto"/>
          </w:divBdr>
        </w:div>
      </w:divsChild>
    </w:div>
    <w:div w:id="81490239">
      <w:bodyDiv w:val="1"/>
      <w:marLeft w:val="0"/>
      <w:marRight w:val="0"/>
      <w:marTop w:val="0"/>
      <w:marBottom w:val="0"/>
      <w:divBdr>
        <w:top w:val="none" w:sz="0" w:space="0" w:color="auto"/>
        <w:left w:val="none" w:sz="0" w:space="0" w:color="auto"/>
        <w:bottom w:val="none" w:sz="0" w:space="0" w:color="auto"/>
        <w:right w:val="none" w:sz="0" w:space="0" w:color="auto"/>
      </w:divBdr>
      <w:divsChild>
        <w:div w:id="1978022999">
          <w:marLeft w:val="0"/>
          <w:marRight w:val="0"/>
          <w:marTop w:val="0"/>
          <w:marBottom w:val="0"/>
          <w:divBdr>
            <w:top w:val="none" w:sz="0" w:space="0" w:color="auto"/>
            <w:left w:val="none" w:sz="0" w:space="0" w:color="auto"/>
            <w:bottom w:val="none" w:sz="0" w:space="0" w:color="auto"/>
            <w:right w:val="none" w:sz="0" w:space="0" w:color="auto"/>
          </w:divBdr>
        </w:div>
        <w:div w:id="1810900684">
          <w:marLeft w:val="0"/>
          <w:marRight w:val="0"/>
          <w:marTop w:val="0"/>
          <w:marBottom w:val="0"/>
          <w:divBdr>
            <w:top w:val="none" w:sz="0" w:space="0" w:color="auto"/>
            <w:left w:val="none" w:sz="0" w:space="0" w:color="auto"/>
            <w:bottom w:val="none" w:sz="0" w:space="0" w:color="auto"/>
            <w:right w:val="none" w:sz="0" w:space="0" w:color="auto"/>
          </w:divBdr>
        </w:div>
        <w:div w:id="2037585500">
          <w:marLeft w:val="0"/>
          <w:marRight w:val="0"/>
          <w:marTop w:val="0"/>
          <w:marBottom w:val="0"/>
          <w:divBdr>
            <w:top w:val="none" w:sz="0" w:space="0" w:color="auto"/>
            <w:left w:val="none" w:sz="0" w:space="0" w:color="auto"/>
            <w:bottom w:val="none" w:sz="0" w:space="0" w:color="auto"/>
            <w:right w:val="none" w:sz="0" w:space="0" w:color="auto"/>
          </w:divBdr>
        </w:div>
        <w:div w:id="1488324275">
          <w:marLeft w:val="0"/>
          <w:marRight w:val="0"/>
          <w:marTop w:val="0"/>
          <w:marBottom w:val="0"/>
          <w:divBdr>
            <w:top w:val="none" w:sz="0" w:space="0" w:color="auto"/>
            <w:left w:val="none" w:sz="0" w:space="0" w:color="auto"/>
            <w:bottom w:val="none" w:sz="0" w:space="0" w:color="auto"/>
            <w:right w:val="none" w:sz="0" w:space="0" w:color="auto"/>
          </w:divBdr>
        </w:div>
        <w:div w:id="359548130">
          <w:marLeft w:val="0"/>
          <w:marRight w:val="0"/>
          <w:marTop w:val="0"/>
          <w:marBottom w:val="0"/>
          <w:divBdr>
            <w:top w:val="none" w:sz="0" w:space="0" w:color="auto"/>
            <w:left w:val="none" w:sz="0" w:space="0" w:color="auto"/>
            <w:bottom w:val="none" w:sz="0" w:space="0" w:color="auto"/>
            <w:right w:val="none" w:sz="0" w:space="0" w:color="auto"/>
          </w:divBdr>
        </w:div>
        <w:div w:id="1032805378">
          <w:marLeft w:val="0"/>
          <w:marRight w:val="0"/>
          <w:marTop w:val="0"/>
          <w:marBottom w:val="0"/>
          <w:divBdr>
            <w:top w:val="none" w:sz="0" w:space="0" w:color="auto"/>
            <w:left w:val="none" w:sz="0" w:space="0" w:color="auto"/>
            <w:bottom w:val="none" w:sz="0" w:space="0" w:color="auto"/>
            <w:right w:val="none" w:sz="0" w:space="0" w:color="auto"/>
          </w:divBdr>
        </w:div>
        <w:div w:id="1432896542">
          <w:marLeft w:val="0"/>
          <w:marRight w:val="0"/>
          <w:marTop w:val="0"/>
          <w:marBottom w:val="0"/>
          <w:divBdr>
            <w:top w:val="none" w:sz="0" w:space="0" w:color="auto"/>
            <w:left w:val="none" w:sz="0" w:space="0" w:color="auto"/>
            <w:bottom w:val="none" w:sz="0" w:space="0" w:color="auto"/>
            <w:right w:val="none" w:sz="0" w:space="0" w:color="auto"/>
          </w:divBdr>
        </w:div>
        <w:div w:id="1217933385">
          <w:marLeft w:val="0"/>
          <w:marRight w:val="0"/>
          <w:marTop w:val="0"/>
          <w:marBottom w:val="0"/>
          <w:divBdr>
            <w:top w:val="none" w:sz="0" w:space="0" w:color="auto"/>
            <w:left w:val="none" w:sz="0" w:space="0" w:color="auto"/>
            <w:bottom w:val="none" w:sz="0" w:space="0" w:color="auto"/>
            <w:right w:val="none" w:sz="0" w:space="0" w:color="auto"/>
          </w:divBdr>
        </w:div>
      </w:divsChild>
    </w:div>
    <w:div w:id="144322734">
      <w:bodyDiv w:val="1"/>
      <w:marLeft w:val="0"/>
      <w:marRight w:val="0"/>
      <w:marTop w:val="0"/>
      <w:marBottom w:val="0"/>
      <w:divBdr>
        <w:top w:val="none" w:sz="0" w:space="0" w:color="auto"/>
        <w:left w:val="none" w:sz="0" w:space="0" w:color="auto"/>
        <w:bottom w:val="none" w:sz="0" w:space="0" w:color="auto"/>
        <w:right w:val="none" w:sz="0" w:space="0" w:color="auto"/>
      </w:divBdr>
      <w:divsChild>
        <w:div w:id="145170900">
          <w:marLeft w:val="0"/>
          <w:marRight w:val="0"/>
          <w:marTop w:val="0"/>
          <w:marBottom w:val="0"/>
          <w:divBdr>
            <w:top w:val="none" w:sz="0" w:space="0" w:color="auto"/>
            <w:left w:val="none" w:sz="0" w:space="0" w:color="auto"/>
            <w:bottom w:val="none" w:sz="0" w:space="0" w:color="auto"/>
            <w:right w:val="none" w:sz="0" w:space="0" w:color="auto"/>
          </w:divBdr>
        </w:div>
        <w:div w:id="716930123">
          <w:marLeft w:val="0"/>
          <w:marRight w:val="0"/>
          <w:marTop w:val="0"/>
          <w:marBottom w:val="0"/>
          <w:divBdr>
            <w:top w:val="none" w:sz="0" w:space="0" w:color="auto"/>
            <w:left w:val="none" w:sz="0" w:space="0" w:color="auto"/>
            <w:bottom w:val="none" w:sz="0" w:space="0" w:color="auto"/>
            <w:right w:val="none" w:sz="0" w:space="0" w:color="auto"/>
          </w:divBdr>
        </w:div>
        <w:div w:id="1228153633">
          <w:marLeft w:val="0"/>
          <w:marRight w:val="0"/>
          <w:marTop w:val="0"/>
          <w:marBottom w:val="0"/>
          <w:divBdr>
            <w:top w:val="none" w:sz="0" w:space="0" w:color="auto"/>
            <w:left w:val="none" w:sz="0" w:space="0" w:color="auto"/>
            <w:bottom w:val="none" w:sz="0" w:space="0" w:color="auto"/>
            <w:right w:val="none" w:sz="0" w:space="0" w:color="auto"/>
          </w:divBdr>
        </w:div>
        <w:div w:id="1683628815">
          <w:marLeft w:val="0"/>
          <w:marRight w:val="0"/>
          <w:marTop w:val="0"/>
          <w:marBottom w:val="0"/>
          <w:divBdr>
            <w:top w:val="none" w:sz="0" w:space="0" w:color="auto"/>
            <w:left w:val="none" w:sz="0" w:space="0" w:color="auto"/>
            <w:bottom w:val="none" w:sz="0" w:space="0" w:color="auto"/>
            <w:right w:val="none" w:sz="0" w:space="0" w:color="auto"/>
          </w:divBdr>
        </w:div>
      </w:divsChild>
    </w:div>
    <w:div w:id="385684796">
      <w:bodyDiv w:val="1"/>
      <w:marLeft w:val="0"/>
      <w:marRight w:val="0"/>
      <w:marTop w:val="0"/>
      <w:marBottom w:val="0"/>
      <w:divBdr>
        <w:top w:val="none" w:sz="0" w:space="0" w:color="auto"/>
        <w:left w:val="none" w:sz="0" w:space="0" w:color="auto"/>
        <w:bottom w:val="none" w:sz="0" w:space="0" w:color="auto"/>
        <w:right w:val="none" w:sz="0" w:space="0" w:color="auto"/>
      </w:divBdr>
      <w:divsChild>
        <w:div w:id="492717481">
          <w:marLeft w:val="0"/>
          <w:marRight w:val="0"/>
          <w:marTop w:val="0"/>
          <w:marBottom w:val="0"/>
          <w:divBdr>
            <w:top w:val="none" w:sz="0" w:space="0" w:color="auto"/>
            <w:left w:val="none" w:sz="0" w:space="0" w:color="auto"/>
            <w:bottom w:val="none" w:sz="0" w:space="0" w:color="auto"/>
            <w:right w:val="none" w:sz="0" w:space="0" w:color="auto"/>
          </w:divBdr>
          <w:divsChild>
            <w:div w:id="1141726808">
              <w:marLeft w:val="0"/>
              <w:marRight w:val="0"/>
              <w:marTop w:val="225"/>
              <w:marBottom w:val="0"/>
              <w:divBdr>
                <w:top w:val="none" w:sz="0" w:space="0" w:color="auto"/>
                <w:left w:val="none" w:sz="0" w:space="0" w:color="auto"/>
                <w:bottom w:val="none" w:sz="0" w:space="0" w:color="auto"/>
                <w:right w:val="none" w:sz="0" w:space="0" w:color="auto"/>
              </w:divBdr>
              <w:divsChild>
                <w:div w:id="260798771">
                  <w:marLeft w:val="0"/>
                  <w:marRight w:val="0"/>
                  <w:marTop w:val="0"/>
                  <w:marBottom w:val="0"/>
                  <w:divBdr>
                    <w:top w:val="none" w:sz="0" w:space="0" w:color="auto"/>
                    <w:left w:val="none" w:sz="0" w:space="0" w:color="auto"/>
                    <w:bottom w:val="none" w:sz="0" w:space="0" w:color="auto"/>
                    <w:right w:val="none" w:sz="0" w:space="0" w:color="auto"/>
                  </w:divBdr>
                </w:div>
              </w:divsChild>
            </w:div>
            <w:div w:id="1627159581">
              <w:marLeft w:val="0"/>
              <w:marRight w:val="0"/>
              <w:marTop w:val="225"/>
              <w:marBottom w:val="0"/>
              <w:divBdr>
                <w:top w:val="none" w:sz="0" w:space="0" w:color="auto"/>
                <w:left w:val="none" w:sz="0" w:space="0" w:color="auto"/>
                <w:bottom w:val="none" w:sz="0" w:space="0" w:color="auto"/>
                <w:right w:val="none" w:sz="0" w:space="0" w:color="auto"/>
              </w:divBdr>
              <w:divsChild>
                <w:div w:id="17354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274394">
          <w:marLeft w:val="0"/>
          <w:marRight w:val="0"/>
          <w:marTop w:val="0"/>
          <w:marBottom w:val="0"/>
          <w:divBdr>
            <w:top w:val="none" w:sz="0" w:space="0" w:color="auto"/>
            <w:left w:val="none" w:sz="0" w:space="0" w:color="auto"/>
            <w:bottom w:val="none" w:sz="0" w:space="0" w:color="auto"/>
            <w:right w:val="none" w:sz="0" w:space="0" w:color="auto"/>
          </w:divBdr>
        </w:div>
        <w:div w:id="965040829">
          <w:marLeft w:val="0"/>
          <w:marRight w:val="0"/>
          <w:marTop w:val="0"/>
          <w:marBottom w:val="0"/>
          <w:divBdr>
            <w:top w:val="none" w:sz="0" w:space="0" w:color="auto"/>
            <w:left w:val="none" w:sz="0" w:space="0" w:color="auto"/>
            <w:bottom w:val="none" w:sz="0" w:space="0" w:color="auto"/>
            <w:right w:val="none" w:sz="0" w:space="0" w:color="auto"/>
          </w:divBdr>
          <w:divsChild>
            <w:div w:id="138375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334405">
      <w:bodyDiv w:val="1"/>
      <w:marLeft w:val="0"/>
      <w:marRight w:val="0"/>
      <w:marTop w:val="0"/>
      <w:marBottom w:val="0"/>
      <w:divBdr>
        <w:top w:val="none" w:sz="0" w:space="0" w:color="auto"/>
        <w:left w:val="none" w:sz="0" w:space="0" w:color="auto"/>
        <w:bottom w:val="none" w:sz="0" w:space="0" w:color="auto"/>
        <w:right w:val="none" w:sz="0" w:space="0" w:color="auto"/>
      </w:divBdr>
      <w:divsChild>
        <w:div w:id="2091191207">
          <w:marLeft w:val="0"/>
          <w:marRight w:val="0"/>
          <w:marTop w:val="0"/>
          <w:marBottom w:val="0"/>
          <w:divBdr>
            <w:top w:val="none" w:sz="0" w:space="0" w:color="auto"/>
            <w:left w:val="none" w:sz="0" w:space="0" w:color="auto"/>
            <w:bottom w:val="none" w:sz="0" w:space="0" w:color="auto"/>
            <w:right w:val="none" w:sz="0" w:space="0" w:color="auto"/>
          </w:divBdr>
        </w:div>
        <w:div w:id="259029521">
          <w:marLeft w:val="0"/>
          <w:marRight w:val="0"/>
          <w:marTop w:val="0"/>
          <w:marBottom w:val="0"/>
          <w:divBdr>
            <w:top w:val="none" w:sz="0" w:space="0" w:color="auto"/>
            <w:left w:val="none" w:sz="0" w:space="0" w:color="auto"/>
            <w:bottom w:val="none" w:sz="0" w:space="0" w:color="auto"/>
            <w:right w:val="none" w:sz="0" w:space="0" w:color="auto"/>
          </w:divBdr>
        </w:div>
      </w:divsChild>
    </w:div>
    <w:div w:id="480198304">
      <w:bodyDiv w:val="1"/>
      <w:marLeft w:val="0"/>
      <w:marRight w:val="0"/>
      <w:marTop w:val="0"/>
      <w:marBottom w:val="0"/>
      <w:divBdr>
        <w:top w:val="none" w:sz="0" w:space="0" w:color="auto"/>
        <w:left w:val="none" w:sz="0" w:space="0" w:color="auto"/>
        <w:bottom w:val="none" w:sz="0" w:space="0" w:color="auto"/>
        <w:right w:val="none" w:sz="0" w:space="0" w:color="auto"/>
      </w:divBdr>
    </w:div>
    <w:div w:id="516777302">
      <w:bodyDiv w:val="1"/>
      <w:marLeft w:val="0"/>
      <w:marRight w:val="0"/>
      <w:marTop w:val="0"/>
      <w:marBottom w:val="0"/>
      <w:divBdr>
        <w:top w:val="none" w:sz="0" w:space="0" w:color="auto"/>
        <w:left w:val="none" w:sz="0" w:space="0" w:color="auto"/>
        <w:bottom w:val="none" w:sz="0" w:space="0" w:color="auto"/>
        <w:right w:val="none" w:sz="0" w:space="0" w:color="auto"/>
      </w:divBdr>
      <w:divsChild>
        <w:div w:id="178470199">
          <w:marLeft w:val="0"/>
          <w:marRight w:val="0"/>
          <w:marTop w:val="0"/>
          <w:marBottom w:val="0"/>
          <w:divBdr>
            <w:top w:val="none" w:sz="0" w:space="0" w:color="auto"/>
            <w:left w:val="none" w:sz="0" w:space="0" w:color="auto"/>
            <w:bottom w:val="none" w:sz="0" w:space="0" w:color="auto"/>
            <w:right w:val="none" w:sz="0" w:space="0" w:color="auto"/>
          </w:divBdr>
        </w:div>
        <w:div w:id="2126730895">
          <w:marLeft w:val="0"/>
          <w:marRight w:val="0"/>
          <w:marTop w:val="0"/>
          <w:marBottom w:val="0"/>
          <w:divBdr>
            <w:top w:val="none" w:sz="0" w:space="0" w:color="auto"/>
            <w:left w:val="none" w:sz="0" w:space="0" w:color="auto"/>
            <w:bottom w:val="none" w:sz="0" w:space="0" w:color="auto"/>
            <w:right w:val="none" w:sz="0" w:space="0" w:color="auto"/>
          </w:divBdr>
        </w:div>
        <w:div w:id="1378700222">
          <w:marLeft w:val="0"/>
          <w:marRight w:val="0"/>
          <w:marTop w:val="0"/>
          <w:marBottom w:val="0"/>
          <w:divBdr>
            <w:top w:val="none" w:sz="0" w:space="0" w:color="auto"/>
            <w:left w:val="none" w:sz="0" w:space="0" w:color="auto"/>
            <w:bottom w:val="none" w:sz="0" w:space="0" w:color="auto"/>
            <w:right w:val="none" w:sz="0" w:space="0" w:color="auto"/>
          </w:divBdr>
        </w:div>
        <w:div w:id="1538620035">
          <w:marLeft w:val="0"/>
          <w:marRight w:val="0"/>
          <w:marTop w:val="0"/>
          <w:marBottom w:val="0"/>
          <w:divBdr>
            <w:top w:val="none" w:sz="0" w:space="0" w:color="auto"/>
            <w:left w:val="none" w:sz="0" w:space="0" w:color="auto"/>
            <w:bottom w:val="none" w:sz="0" w:space="0" w:color="auto"/>
            <w:right w:val="none" w:sz="0" w:space="0" w:color="auto"/>
          </w:divBdr>
        </w:div>
        <w:div w:id="388383113">
          <w:marLeft w:val="0"/>
          <w:marRight w:val="0"/>
          <w:marTop w:val="0"/>
          <w:marBottom w:val="0"/>
          <w:divBdr>
            <w:top w:val="none" w:sz="0" w:space="0" w:color="auto"/>
            <w:left w:val="none" w:sz="0" w:space="0" w:color="auto"/>
            <w:bottom w:val="none" w:sz="0" w:space="0" w:color="auto"/>
            <w:right w:val="none" w:sz="0" w:space="0" w:color="auto"/>
          </w:divBdr>
        </w:div>
        <w:div w:id="1225141454">
          <w:marLeft w:val="0"/>
          <w:marRight w:val="0"/>
          <w:marTop w:val="0"/>
          <w:marBottom w:val="0"/>
          <w:divBdr>
            <w:top w:val="none" w:sz="0" w:space="0" w:color="auto"/>
            <w:left w:val="none" w:sz="0" w:space="0" w:color="auto"/>
            <w:bottom w:val="none" w:sz="0" w:space="0" w:color="auto"/>
            <w:right w:val="none" w:sz="0" w:space="0" w:color="auto"/>
          </w:divBdr>
        </w:div>
        <w:div w:id="1692953067">
          <w:marLeft w:val="0"/>
          <w:marRight w:val="0"/>
          <w:marTop w:val="0"/>
          <w:marBottom w:val="0"/>
          <w:divBdr>
            <w:top w:val="none" w:sz="0" w:space="0" w:color="auto"/>
            <w:left w:val="none" w:sz="0" w:space="0" w:color="auto"/>
            <w:bottom w:val="none" w:sz="0" w:space="0" w:color="auto"/>
            <w:right w:val="none" w:sz="0" w:space="0" w:color="auto"/>
          </w:divBdr>
        </w:div>
        <w:div w:id="1960798741">
          <w:marLeft w:val="0"/>
          <w:marRight w:val="0"/>
          <w:marTop w:val="0"/>
          <w:marBottom w:val="0"/>
          <w:divBdr>
            <w:top w:val="none" w:sz="0" w:space="0" w:color="auto"/>
            <w:left w:val="none" w:sz="0" w:space="0" w:color="auto"/>
            <w:bottom w:val="none" w:sz="0" w:space="0" w:color="auto"/>
            <w:right w:val="none" w:sz="0" w:space="0" w:color="auto"/>
          </w:divBdr>
        </w:div>
        <w:div w:id="1396974551">
          <w:marLeft w:val="0"/>
          <w:marRight w:val="0"/>
          <w:marTop w:val="0"/>
          <w:marBottom w:val="0"/>
          <w:divBdr>
            <w:top w:val="none" w:sz="0" w:space="0" w:color="auto"/>
            <w:left w:val="none" w:sz="0" w:space="0" w:color="auto"/>
            <w:bottom w:val="none" w:sz="0" w:space="0" w:color="auto"/>
            <w:right w:val="none" w:sz="0" w:space="0" w:color="auto"/>
          </w:divBdr>
        </w:div>
        <w:div w:id="220793845">
          <w:marLeft w:val="0"/>
          <w:marRight w:val="0"/>
          <w:marTop w:val="0"/>
          <w:marBottom w:val="0"/>
          <w:divBdr>
            <w:top w:val="none" w:sz="0" w:space="0" w:color="auto"/>
            <w:left w:val="none" w:sz="0" w:space="0" w:color="auto"/>
            <w:bottom w:val="none" w:sz="0" w:space="0" w:color="auto"/>
            <w:right w:val="none" w:sz="0" w:space="0" w:color="auto"/>
          </w:divBdr>
        </w:div>
        <w:div w:id="1016924777">
          <w:marLeft w:val="0"/>
          <w:marRight w:val="0"/>
          <w:marTop w:val="0"/>
          <w:marBottom w:val="0"/>
          <w:divBdr>
            <w:top w:val="none" w:sz="0" w:space="0" w:color="auto"/>
            <w:left w:val="none" w:sz="0" w:space="0" w:color="auto"/>
            <w:bottom w:val="none" w:sz="0" w:space="0" w:color="auto"/>
            <w:right w:val="none" w:sz="0" w:space="0" w:color="auto"/>
          </w:divBdr>
        </w:div>
        <w:div w:id="1532645995">
          <w:marLeft w:val="0"/>
          <w:marRight w:val="0"/>
          <w:marTop w:val="0"/>
          <w:marBottom w:val="0"/>
          <w:divBdr>
            <w:top w:val="none" w:sz="0" w:space="0" w:color="auto"/>
            <w:left w:val="none" w:sz="0" w:space="0" w:color="auto"/>
            <w:bottom w:val="none" w:sz="0" w:space="0" w:color="auto"/>
            <w:right w:val="none" w:sz="0" w:space="0" w:color="auto"/>
          </w:divBdr>
        </w:div>
        <w:div w:id="1684671630">
          <w:marLeft w:val="0"/>
          <w:marRight w:val="0"/>
          <w:marTop w:val="0"/>
          <w:marBottom w:val="0"/>
          <w:divBdr>
            <w:top w:val="none" w:sz="0" w:space="0" w:color="auto"/>
            <w:left w:val="none" w:sz="0" w:space="0" w:color="auto"/>
            <w:bottom w:val="none" w:sz="0" w:space="0" w:color="auto"/>
            <w:right w:val="none" w:sz="0" w:space="0" w:color="auto"/>
          </w:divBdr>
        </w:div>
        <w:div w:id="588275464">
          <w:marLeft w:val="0"/>
          <w:marRight w:val="0"/>
          <w:marTop w:val="0"/>
          <w:marBottom w:val="0"/>
          <w:divBdr>
            <w:top w:val="none" w:sz="0" w:space="0" w:color="auto"/>
            <w:left w:val="none" w:sz="0" w:space="0" w:color="auto"/>
            <w:bottom w:val="none" w:sz="0" w:space="0" w:color="auto"/>
            <w:right w:val="none" w:sz="0" w:space="0" w:color="auto"/>
          </w:divBdr>
        </w:div>
        <w:div w:id="1777483711">
          <w:marLeft w:val="0"/>
          <w:marRight w:val="0"/>
          <w:marTop w:val="0"/>
          <w:marBottom w:val="0"/>
          <w:divBdr>
            <w:top w:val="none" w:sz="0" w:space="0" w:color="auto"/>
            <w:left w:val="none" w:sz="0" w:space="0" w:color="auto"/>
            <w:bottom w:val="none" w:sz="0" w:space="0" w:color="auto"/>
            <w:right w:val="none" w:sz="0" w:space="0" w:color="auto"/>
          </w:divBdr>
        </w:div>
        <w:div w:id="803541859">
          <w:marLeft w:val="0"/>
          <w:marRight w:val="0"/>
          <w:marTop w:val="0"/>
          <w:marBottom w:val="0"/>
          <w:divBdr>
            <w:top w:val="none" w:sz="0" w:space="0" w:color="auto"/>
            <w:left w:val="none" w:sz="0" w:space="0" w:color="auto"/>
            <w:bottom w:val="none" w:sz="0" w:space="0" w:color="auto"/>
            <w:right w:val="none" w:sz="0" w:space="0" w:color="auto"/>
          </w:divBdr>
        </w:div>
        <w:div w:id="1398550894">
          <w:marLeft w:val="0"/>
          <w:marRight w:val="0"/>
          <w:marTop w:val="0"/>
          <w:marBottom w:val="0"/>
          <w:divBdr>
            <w:top w:val="none" w:sz="0" w:space="0" w:color="auto"/>
            <w:left w:val="none" w:sz="0" w:space="0" w:color="auto"/>
            <w:bottom w:val="none" w:sz="0" w:space="0" w:color="auto"/>
            <w:right w:val="none" w:sz="0" w:space="0" w:color="auto"/>
          </w:divBdr>
        </w:div>
        <w:div w:id="1382897835">
          <w:marLeft w:val="0"/>
          <w:marRight w:val="0"/>
          <w:marTop w:val="0"/>
          <w:marBottom w:val="0"/>
          <w:divBdr>
            <w:top w:val="none" w:sz="0" w:space="0" w:color="auto"/>
            <w:left w:val="none" w:sz="0" w:space="0" w:color="auto"/>
            <w:bottom w:val="none" w:sz="0" w:space="0" w:color="auto"/>
            <w:right w:val="none" w:sz="0" w:space="0" w:color="auto"/>
          </w:divBdr>
        </w:div>
        <w:div w:id="661080165">
          <w:marLeft w:val="0"/>
          <w:marRight w:val="0"/>
          <w:marTop w:val="0"/>
          <w:marBottom w:val="0"/>
          <w:divBdr>
            <w:top w:val="none" w:sz="0" w:space="0" w:color="auto"/>
            <w:left w:val="none" w:sz="0" w:space="0" w:color="auto"/>
            <w:bottom w:val="none" w:sz="0" w:space="0" w:color="auto"/>
            <w:right w:val="none" w:sz="0" w:space="0" w:color="auto"/>
          </w:divBdr>
        </w:div>
        <w:div w:id="1665208077">
          <w:marLeft w:val="0"/>
          <w:marRight w:val="0"/>
          <w:marTop w:val="0"/>
          <w:marBottom w:val="0"/>
          <w:divBdr>
            <w:top w:val="none" w:sz="0" w:space="0" w:color="auto"/>
            <w:left w:val="none" w:sz="0" w:space="0" w:color="auto"/>
            <w:bottom w:val="none" w:sz="0" w:space="0" w:color="auto"/>
            <w:right w:val="none" w:sz="0" w:space="0" w:color="auto"/>
          </w:divBdr>
        </w:div>
        <w:div w:id="1980261710">
          <w:marLeft w:val="0"/>
          <w:marRight w:val="0"/>
          <w:marTop w:val="0"/>
          <w:marBottom w:val="0"/>
          <w:divBdr>
            <w:top w:val="none" w:sz="0" w:space="0" w:color="auto"/>
            <w:left w:val="none" w:sz="0" w:space="0" w:color="auto"/>
            <w:bottom w:val="none" w:sz="0" w:space="0" w:color="auto"/>
            <w:right w:val="none" w:sz="0" w:space="0" w:color="auto"/>
          </w:divBdr>
        </w:div>
        <w:div w:id="434790552">
          <w:marLeft w:val="0"/>
          <w:marRight w:val="0"/>
          <w:marTop w:val="0"/>
          <w:marBottom w:val="0"/>
          <w:divBdr>
            <w:top w:val="none" w:sz="0" w:space="0" w:color="auto"/>
            <w:left w:val="none" w:sz="0" w:space="0" w:color="auto"/>
            <w:bottom w:val="none" w:sz="0" w:space="0" w:color="auto"/>
            <w:right w:val="none" w:sz="0" w:space="0" w:color="auto"/>
          </w:divBdr>
        </w:div>
        <w:div w:id="1366255506">
          <w:marLeft w:val="0"/>
          <w:marRight w:val="0"/>
          <w:marTop w:val="0"/>
          <w:marBottom w:val="0"/>
          <w:divBdr>
            <w:top w:val="none" w:sz="0" w:space="0" w:color="auto"/>
            <w:left w:val="none" w:sz="0" w:space="0" w:color="auto"/>
            <w:bottom w:val="none" w:sz="0" w:space="0" w:color="auto"/>
            <w:right w:val="none" w:sz="0" w:space="0" w:color="auto"/>
          </w:divBdr>
        </w:div>
        <w:div w:id="1919897362">
          <w:marLeft w:val="0"/>
          <w:marRight w:val="0"/>
          <w:marTop w:val="0"/>
          <w:marBottom w:val="0"/>
          <w:divBdr>
            <w:top w:val="none" w:sz="0" w:space="0" w:color="auto"/>
            <w:left w:val="none" w:sz="0" w:space="0" w:color="auto"/>
            <w:bottom w:val="none" w:sz="0" w:space="0" w:color="auto"/>
            <w:right w:val="none" w:sz="0" w:space="0" w:color="auto"/>
          </w:divBdr>
        </w:div>
        <w:div w:id="33426581">
          <w:marLeft w:val="0"/>
          <w:marRight w:val="0"/>
          <w:marTop w:val="0"/>
          <w:marBottom w:val="0"/>
          <w:divBdr>
            <w:top w:val="none" w:sz="0" w:space="0" w:color="auto"/>
            <w:left w:val="none" w:sz="0" w:space="0" w:color="auto"/>
            <w:bottom w:val="none" w:sz="0" w:space="0" w:color="auto"/>
            <w:right w:val="none" w:sz="0" w:space="0" w:color="auto"/>
          </w:divBdr>
        </w:div>
        <w:div w:id="1125468234">
          <w:marLeft w:val="0"/>
          <w:marRight w:val="0"/>
          <w:marTop w:val="0"/>
          <w:marBottom w:val="0"/>
          <w:divBdr>
            <w:top w:val="none" w:sz="0" w:space="0" w:color="auto"/>
            <w:left w:val="none" w:sz="0" w:space="0" w:color="auto"/>
            <w:bottom w:val="none" w:sz="0" w:space="0" w:color="auto"/>
            <w:right w:val="none" w:sz="0" w:space="0" w:color="auto"/>
          </w:divBdr>
        </w:div>
        <w:div w:id="1672221493">
          <w:marLeft w:val="0"/>
          <w:marRight w:val="0"/>
          <w:marTop w:val="0"/>
          <w:marBottom w:val="0"/>
          <w:divBdr>
            <w:top w:val="none" w:sz="0" w:space="0" w:color="auto"/>
            <w:left w:val="none" w:sz="0" w:space="0" w:color="auto"/>
            <w:bottom w:val="none" w:sz="0" w:space="0" w:color="auto"/>
            <w:right w:val="none" w:sz="0" w:space="0" w:color="auto"/>
          </w:divBdr>
        </w:div>
        <w:div w:id="1414426208">
          <w:marLeft w:val="0"/>
          <w:marRight w:val="0"/>
          <w:marTop w:val="0"/>
          <w:marBottom w:val="0"/>
          <w:divBdr>
            <w:top w:val="none" w:sz="0" w:space="0" w:color="auto"/>
            <w:left w:val="none" w:sz="0" w:space="0" w:color="auto"/>
            <w:bottom w:val="none" w:sz="0" w:space="0" w:color="auto"/>
            <w:right w:val="none" w:sz="0" w:space="0" w:color="auto"/>
          </w:divBdr>
        </w:div>
        <w:div w:id="178736655">
          <w:marLeft w:val="0"/>
          <w:marRight w:val="0"/>
          <w:marTop w:val="0"/>
          <w:marBottom w:val="0"/>
          <w:divBdr>
            <w:top w:val="none" w:sz="0" w:space="0" w:color="auto"/>
            <w:left w:val="none" w:sz="0" w:space="0" w:color="auto"/>
            <w:bottom w:val="none" w:sz="0" w:space="0" w:color="auto"/>
            <w:right w:val="none" w:sz="0" w:space="0" w:color="auto"/>
          </w:divBdr>
        </w:div>
        <w:div w:id="770273954">
          <w:marLeft w:val="0"/>
          <w:marRight w:val="0"/>
          <w:marTop w:val="0"/>
          <w:marBottom w:val="0"/>
          <w:divBdr>
            <w:top w:val="none" w:sz="0" w:space="0" w:color="auto"/>
            <w:left w:val="none" w:sz="0" w:space="0" w:color="auto"/>
            <w:bottom w:val="none" w:sz="0" w:space="0" w:color="auto"/>
            <w:right w:val="none" w:sz="0" w:space="0" w:color="auto"/>
          </w:divBdr>
        </w:div>
        <w:div w:id="1386488331">
          <w:marLeft w:val="0"/>
          <w:marRight w:val="0"/>
          <w:marTop w:val="0"/>
          <w:marBottom w:val="0"/>
          <w:divBdr>
            <w:top w:val="none" w:sz="0" w:space="0" w:color="auto"/>
            <w:left w:val="none" w:sz="0" w:space="0" w:color="auto"/>
            <w:bottom w:val="none" w:sz="0" w:space="0" w:color="auto"/>
            <w:right w:val="none" w:sz="0" w:space="0" w:color="auto"/>
          </w:divBdr>
        </w:div>
        <w:div w:id="2139570177">
          <w:marLeft w:val="0"/>
          <w:marRight w:val="0"/>
          <w:marTop w:val="0"/>
          <w:marBottom w:val="0"/>
          <w:divBdr>
            <w:top w:val="none" w:sz="0" w:space="0" w:color="auto"/>
            <w:left w:val="none" w:sz="0" w:space="0" w:color="auto"/>
            <w:bottom w:val="none" w:sz="0" w:space="0" w:color="auto"/>
            <w:right w:val="none" w:sz="0" w:space="0" w:color="auto"/>
          </w:divBdr>
        </w:div>
        <w:div w:id="1968127026">
          <w:marLeft w:val="0"/>
          <w:marRight w:val="0"/>
          <w:marTop w:val="0"/>
          <w:marBottom w:val="0"/>
          <w:divBdr>
            <w:top w:val="none" w:sz="0" w:space="0" w:color="auto"/>
            <w:left w:val="none" w:sz="0" w:space="0" w:color="auto"/>
            <w:bottom w:val="none" w:sz="0" w:space="0" w:color="auto"/>
            <w:right w:val="none" w:sz="0" w:space="0" w:color="auto"/>
          </w:divBdr>
        </w:div>
        <w:div w:id="1967006734">
          <w:marLeft w:val="0"/>
          <w:marRight w:val="0"/>
          <w:marTop w:val="0"/>
          <w:marBottom w:val="0"/>
          <w:divBdr>
            <w:top w:val="none" w:sz="0" w:space="0" w:color="auto"/>
            <w:left w:val="none" w:sz="0" w:space="0" w:color="auto"/>
            <w:bottom w:val="none" w:sz="0" w:space="0" w:color="auto"/>
            <w:right w:val="none" w:sz="0" w:space="0" w:color="auto"/>
          </w:divBdr>
        </w:div>
        <w:div w:id="1266881647">
          <w:marLeft w:val="0"/>
          <w:marRight w:val="0"/>
          <w:marTop w:val="0"/>
          <w:marBottom w:val="0"/>
          <w:divBdr>
            <w:top w:val="none" w:sz="0" w:space="0" w:color="auto"/>
            <w:left w:val="none" w:sz="0" w:space="0" w:color="auto"/>
            <w:bottom w:val="none" w:sz="0" w:space="0" w:color="auto"/>
            <w:right w:val="none" w:sz="0" w:space="0" w:color="auto"/>
          </w:divBdr>
        </w:div>
        <w:div w:id="2001539544">
          <w:marLeft w:val="0"/>
          <w:marRight w:val="0"/>
          <w:marTop w:val="0"/>
          <w:marBottom w:val="0"/>
          <w:divBdr>
            <w:top w:val="none" w:sz="0" w:space="0" w:color="auto"/>
            <w:left w:val="none" w:sz="0" w:space="0" w:color="auto"/>
            <w:bottom w:val="none" w:sz="0" w:space="0" w:color="auto"/>
            <w:right w:val="none" w:sz="0" w:space="0" w:color="auto"/>
          </w:divBdr>
        </w:div>
        <w:div w:id="622619781">
          <w:marLeft w:val="0"/>
          <w:marRight w:val="0"/>
          <w:marTop w:val="0"/>
          <w:marBottom w:val="0"/>
          <w:divBdr>
            <w:top w:val="none" w:sz="0" w:space="0" w:color="auto"/>
            <w:left w:val="none" w:sz="0" w:space="0" w:color="auto"/>
            <w:bottom w:val="none" w:sz="0" w:space="0" w:color="auto"/>
            <w:right w:val="none" w:sz="0" w:space="0" w:color="auto"/>
          </w:divBdr>
        </w:div>
        <w:div w:id="1558979914">
          <w:marLeft w:val="0"/>
          <w:marRight w:val="0"/>
          <w:marTop w:val="0"/>
          <w:marBottom w:val="0"/>
          <w:divBdr>
            <w:top w:val="none" w:sz="0" w:space="0" w:color="auto"/>
            <w:left w:val="none" w:sz="0" w:space="0" w:color="auto"/>
            <w:bottom w:val="none" w:sz="0" w:space="0" w:color="auto"/>
            <w:right w:val="none" w:sz="0" w:space="0" w:color="auto"/>
          </w:divBdr>
        </w:div>
        <w:div w:id="398988600">
          <w:marLeft w:val="0"/>
          <w:marRight w:val="0"/>
          <w:marTop w:val="0"/>
          <w:marBottom w:val="0"/>
          <w:divBdr>
            <w:top w:val="none" w:sz="0" w:space="0" w:color="auto"/>
            <w:left w:val="none" w:sz="0" w:space="0" w:color="auto"/>
            <w:bottom w:val="none" w:sz="0" w:space="0" w:color="auto"/>
            <w:right w:val="none" w:sz="0" w:space="0" w:color="auto"/>
          </w:divBdr>
        </w:div>
        <w:div w:id="203567956">
          <w:marLeft w:val="0"/>
          <w:marRight w:val="0"/>
          <w:marTop w:val="0"/>
          <w:marBottom w:val="0"/>
          <w:divBdr>
            <w:top w:val="none" w:sz="0" w:space="0" w:color="auto"/>
            <w:left w:val="none" w:sz="0" w:space="0" w:color="auto"/>
            <w:bottom w:val="none" w:sz="0" w:space="0" w:color="auto"/>
            <w:right w:val="none" w:sz="0" w:space="0" w:color="auto"/>
          </w:divBdr>
        </w:div>
        <w:div w:id="1180194388">
          <w:marLeft w:val="0"/>
          <w:marRight w:val="0"/>
          <w:marTop w:val="0"/>
          <w:marBottom w:val="0"/>
          <w:divBdr>
            <w:top w:val="none" w:sz="0" w:space="0" w:color="auto"/>
            <w:left w:val="none" w:sz="0" w:space="0" w:color="auto"/>
            <w:bottom w:val="none" w:sz="0" w:space="0" w:color="auto"/>
            <w:right w:val="none" w:sz="0" w:space="0" w:color="auto"/>
          </w:divBdr>
        </w:div>
        <w:div w:id="1925609218">
          <w:marLeft w:val="0"/>
          <w:marRight w:val="0"/>
          <w:marTop w:val="0"/>
          <w:marBottom w:val="0"/>
          <w:divBdr>
            <w:top w:val="none" w:sz="0" w:space="0" w:color="auto"/>
            <w:left w:val="none" w:sz="0" w:space="0" w:color="auto"/>
            <w:bottom w:val="none" w:sz="0" w:space="0" w:color="auto"/>
            <w:right w:val="none" w:sz="0" w:space="0" w:color="auto"/>
          </w:divBdr>
        </w:div>
        <w:div w:id="934245928">
          <w:marLeft w:val="0"/>
          <w:marRight w:val="0"/>
          <w:marTop w:val="0"/>
          <w:marBottom w:val="0"/>
          <w:divBdr>
            <w:top w:val="none" w:sz="0" w:space="0" w:color="auto"/>
            <w:left w:val="none" w:sz="0" w:space="0" w:color="auto"/>
            <w:bottom w:val="none" w:sz="0" w:space="0" w:color="auto"/>
            <w:right w:val="none" w:sz="0" w:space="0" w:color="auto"/>
          </w:divBdr>
        </w:div>
        <w:div w:id="2072267345">
          <w:marLeft w:val="0"/>
          <w:marRight w:val="0"/>
          <w:marTop w:val="0"/>
          <w:marBottom w:val="0"/>
          <w:divBdr>
            <w:top w:val="none" w:sz="0" w:space="0" w:color="auto"/>
            <w:left w:val="none" w:sz="0" w:space="0" w:color="auto"/>
            <w:bottom w:val="none" w:sz="0" w:space="0" w:color="auto"/>
            <w:right w:val="none" w:sz="0" w:space="0" w:color="auto"/>
          </w:divBdr>
        </w:div>
        <w:div w:id="465706539">
          <w:marLeft w:val="0"/>
          <w:marRight w:val="0"/>
          <w:marTop w:val="0"/>
          <w:marBottom w:val="0"/>
          <w:divBdr>
            <w:top w:val="none" w:sz="0" w:space="0" w:color="auto"/>
            <w:left w:val="none" w:sz="0" w:space="0" w:color="auto"/>
            <w:bottom w:val="none" w:sz="0" w:space="0" w:color="auto"/>
            <w:right w:val="none" w:sz="0" w:space="0" w:color="auto"/>
          </w:divBdr>
        </w:div>
        <w:div w:id="1667512994">
          <w:marLeft w:val="0"/>
          <w:marRight w:val="0"/>
          <w:marTop w:val="0"/>
          <w:marBottom w:val="0"/>
          <w:divBdr>
            <w:top w:val="none" w:sz="0" w:space="0" w:color="auto"/>
            <w:left w:val="none" w:sz="0" w:space="0" w:color="auto"/>
            <w:bottom w:val="none" w:sz="0" w:space="0" w:color="auto"/>
            <w:right w:val="none" w:sz="0" w:space="0" w:color="auto"/>
          </w:divBdr>
        </w:div>
        <w:div w:id="1922256755">
          <w:marLeft w:val="0"/>
          <w:marRight w:val="0"/>
          <w:marTop w:val="0"/>
          <w:marBottom w:val="0"/>
          <w:divBdr>
            <w:top w:val="none" w:sz="0" w:space="0" w:color="auto"/>
            <w:left w:val="none" w:sz="0" w:space="0" w:color="auto"/>
            <w:bottom w:val="none" w:sz="0" w:space="0" w:color="auto"/>
            <w:right w:val="none" w:sz="0" w:space="0" w:color="auto"/>
          </w:divBdr>
        </w:div>
        <w:div w:id="446124521">
          <w:marLeft w:val="0"/>
          <w:marRight w:val="0"/>
          <w:marTop w:val="0"/>
          <w:marBottom w:val="0"/>
          <w:divBdr>
            <w:top w:val="none" w:sz="0" w:space="0" w:color="auto"/>
            <w:left w:val="none" w:sz="0" w:space="0" w:color="auto"/>
            <w:bottom w:val="none" w:sz="0" w:space="0" w:color="auto"/>
            <w:right w:val="none" w:sz="0" w:space="0" w:color="auto"/>
          </w:divBdr>
        </w:div>
        <w:div w:id="2083216949">
          <w:marLeft w:val="0"/>
          <w:marRight w:val="0"/>
          <w:marTop w:val="0"/>
          <w:marBottom w:val="0"/>
          <w:divBdr>
            <w:top w:val="none" w:sz="0" w:space="0" w:color="auto"/>
            <w:left w:val="none" w:sz="0" w:space="0" w:color="auto"/>
            <w:bottom w:val="none" w:sz="0" w:space="0" w:color="auto"/>
            <w:right w:val="none" w:sz="0" w:space="0" w:color="auto"/>
          </w:divBdr>
        </w:div>
        <w:div w:id="969938624">
          <w:marLeft w:val="0"/>
          <w:marRight w:val="0"/>
          <w:marTop w:val="0"/>
          <w:marBottom w:val="0"/>
          <w:divBdr>
            <w:top w:val="none" w:sz="0" w:space="0" w:color="auto"/>
            <w:left w:val="none" w:sz="0" w:space="0" w:color="auto"/>
            <w:bottom w:val="none" w:sz="0" w:space="0" w:color="auto"/>
            <w:right w:val="none" w:sz="0" w:space="0" w:color="auto"/>
          </w:divBdr>
        </w:div>
        <w:div w:id="1609048957">
          <w:marLeft w:val="0"/>
          <w:marRight w:val="0"/>
          <w:marTop w:val="0"/>
          <w:marBottom w:val="0"/>
          <w:divBdr>
            <w:top w:val="none" w:sz="0" w:space="0" w:color="auto"/>
            <w:left w:val="none" w:sz="0" w:space="0" w:color="auto"/>
            <w:bottom w:val="none" w:sz="0" w:space="0" w:color="auto"/>
            <w:right w:val="none" w:sz="0" w:space="0" w:color="auto"/>
          </w:divBdr>
        </w:div>
        <w:div w:id="209611085">
          <w:marLeft w:val="0"/>
          <w:marRight w:val="0"/>
          <w:marTop w:val="0"/>
          <w:marBottom w:val="0"/>
          <w:divBdr>
            <w:top w:val="none" w:sz="0" w:space="0" w:color="auto"/>
            <w:left w:val="none" w:sz="0" w:space="0" w:color="auto"/>
            <w:bottom w:val="none" w:sz="0" w:space="0" w:color="auto"/>
            <w:right w:val="none" w:sz="0" w:space="0" w:color="auto"/>
          </w:divBdr>
        </w:div>
        <w:div w:id="1511136521">
          <w:marLeft w:val="0"/>
          <w:marRight w:val="0"/>
          <w:marTop w:val="0"/>
          <w:marBottom w:val="0"/>
          <w:divBdr>
            <w:top w:val="none" w:sz="0" w:space="0" w:color="auto"/>
            <w:left w:val="none" w:sz="0" w:space="0" w:color="auto"/>
            <w:bottom w:val="none" w:sz="0" w:space="0" w:color="auto"/>
            <w:right w:val="none" w:sz="0" w:space="0" w:color="auto"/>
          </w:divBdr>
        </w:div>
        <w:div w:id="51124326">
          <w:marLeft w:val="0"/>
          <w:marRight w:val="0"/>
          <w:marTop w:val="0"/>
          <w:marBottom w:val="0"/>
          <w:divBdr>
            <w:top w:val="none" w:sz="0" w:space="0" w:color="auto"/>
            <w:left w:val="none" w:sz="0" w:space="0" w:color="auto"/>
            <w:bottom w:val="none" w:sz="0" w:space="0" w:color="auto"/>
            <w:right w:val="none" w:sz="0" w:space="0" w:color="auto"/>
          </w:divBdr>
        </w:div>
        <w:div w:id="558057261">
          <w:marLeft w:val="0"/>
          <w:marRight w:val="0"/>
          <w:marTop w:val="0"/>
          <w:marBottom w:val="0"/>
          <w:divBdr>
            <w:top w:val="none" w:sz="0" w:space="0" w:color="auto"/>
            <w:left w:val="none" w:sz="0" w:space="0" w:color="auto"/>
            <w:bottom w:val="none" w:sz="0" w:space="0" w:color="auto"/>
            <w:right w:val="none" w:sz="0" w:space="0" w:color="auto"/>
          </w:divBdr>
        </w:div>
        <w:div w:id="922032507">
          <w:marLeft w:val="0"/>
          <w:marRight w:val="0"/>
          <w:marTop w:val="0"/>
          <w:marBottom w:val="0"/>
          <w:divBdr>
            <w:top w:val="none" w:sz="0" w:space="0" w:color="auto"/>
            <w:left w:val="none" w:sz="0" w:space="0" w:color="auto"/>
            <w:bottom w:val="none" w:sz="0" w:space="0" w:color="auto"/>
            <w:right w:val="none" w:sz="0" w:space="0" w:color="auto"/>
          </w:divBdr>
        </w:div>
        <w:div w:id="625237719">
          <w:marLeft w:val="0"/>
          <w:marRight w:val="0"/>
          <w:marTop w:val="0"/>
          <w:marBottom w:val="0"/>
          <w:divBdr>
            <w:top w:val="none" w:sz="0" w:space="0" w:color="auto"/>
            <w:left w:val="none" w:sz="0" w:space="0" w:color="auto"/>
            <w:bottom w:val="none" w:sz="0" w:space="0" w:color="auto"/>
            <w:right w:val="none" w:sz="0" w:space="0" w:color="auto"/>
          </w:divBdr>
        </w:div>
        <w:div w:id="264928274">
          <w:marLeft w:val="0"/>
          <w:marRight w:val="0"/>
          <w:marTop w:val="0"/>
          <w:marBottom w:val="0"/>
          <w:divBdr>
            <w:top w:val="none" w:sz="0" w:space="0" w:color="auto"/>
            <w:left w:val="none" w:sz="0" w:space="0" w:color="auto"/>
            <w:bottom w:val="none" w:sz="0" w:space="0" w:color="auto"/>
            <w:right w:val="none" w:sz="0" w:space="0" w:color="auto"/>
          </w:divBdr>
        </w:div>
        <w:div w:id="1820075264">
          <w:marLeft w:val="0"/>
          <w:marRight w:val="0"/>
          <w:marTop w:val="0"/>
          <w:marBottom w:val="0"/>
          <w:divBdr>
            <w:top w:val="none" w:sz="0" w:space="0" w:color="auto"/>
            <w:left w:val="none" w:sz="0" w:space="0" w:color="auto"/>
            <w:bottom w:val="none" w:sz="0" w:space="0" w:color="auto"/>
            <w:right w:val="none" w:sz="0" w:space="0" w:color="auto"/>
          </w:divBdr>
        </w:div>
        <w:div w:id="387801949">
          <w:marLeft w:val="0"/>
          <w:marRight w:val="0"/>
          <w:marTop w:val="0"/>
          <w:marBottom w:val="0"/>
          <w:divBdr>
            <w:top w:val="none" w:sz="0" w:space="0" w:color="auto"/>
            <w:left w:val="none" w:sz="0" w:space="0" w:color="auto"/>
            <w:bottom w:val="none" w:sz="0" w:space="0" w:color="auto"/>
            <w:right w:val="none" w:sz="0" w:space="0" w:color="auto"/>
          </w:divBdr>
        </w:div>
        <w:div w:id="133303361">
          <w:marLeft w:val="0"/>
          <w:marRight w:val="0"/>
          <w:marTop w:val="0"/>
          <w:marBottom w:val="0"/>
          <w:divBdr>
            <w:top w:val="none" w:sz="0" w:space="0" w:color="auto"/>
            <w:left w:val="none" w:sz="0" w:space="0" w:color="auto"/>
            <w:bottom w:val="none" w:sz="0" w:space="0" w:color="auto"/>
            <w:right w:val="none" w:sz="0" w:space="0" w:color="auto"/>
          </w:divBdr>
        </w:div>
        <w:div w:id="795682708">
          <w:marLeft w:val="0"/>
          <w:marRight w:val="0"/>
          <w:marTop w:val="0"/>
          <w:marBottom w:val="0"/>
          <w:divBdr>
            <w:top w:val="none" w:sz="0" w:space="0" w:color="auto"/>
            <w:left w:val="none" w:sz="0" w:space="0" w:color="auto"/>
            <w:bottom w:val="none" w:sz="0" w:space="0" w:color="auto"/>
            <w:right w:val="none" w:sz="0" w:space="0" w:color="auto"/>
          </w:divBdr>
        </w:div>
        <w:div w:id="1657341416">
          <w:marLeft w:val="0"/>
          <w:marRight w:val="0"/>
          <w:marTop w:val="0"/>
          <w:marBottom w:val="0"/>
          <w:divBdr>
            <w:top w:val="none" w:sz="0" w:space="0" w:color="auto"/>
            <w:left w:val="none" w:sz="0" w:space="0" w:color="auto"/>
            <w:bottom w:val="none" w:sz="0" w:space="0" w:color="auto"/>
            <w:right w:val="none" w:sz="0" w:space="0" w:color="auto"/>
          </w:divBdr>
        </w:div>
        <w:div w:id="463545416">
          <w:marLeft w:val="0"/>
          <w:marRight w:val="0"/>
          <w:marTop w:val="0"/>
          <w:marBottom w:val="0"/>
          <w:divBdr>
            <w:top w:val="none" w:sz="0" w:space="0" w:color="auto"/>
            <w:left w:val="none" w:sz="0" w:space="0" w:color="auto"/>
            <w:bottom w:val="none" w:sz="0" w:space="0" w:color="auto"/>
            <w:right w:val="none" w:sz="0" w:space="0" w:color="auto"/>
          </w:divBdr>
        </w:div>
        <w:div w:id="1859654106">
          <w:marLeft w:val="0"/>
          <w:marRight w:val="0"/>
          <w:marTop w:val="0"/>
          <w:marBottom w:val="0"/>
          <w:divBdr>
            <w:top w:val="none" w:sz="0" w:space="0" w:color="auto"/>
            <w:left w:val="none" w:sz="0" w:space="0" w:color="auto"/>
            <w:bottom w:val="none" w:sz="0" w:space="0" w:color="auto"/>
            <w:right w:val="none" w:sz="0" w:space="0" w:color="auto"/>
          </w:divBdr>
        </w:div>
        <w:div w:id="1536960661">
          <w:marLeft w:val="0"/>
          <w:marRight w:val="0"/>
          <w:marTop w:val="0"/>
          <w:marBottom w:val="0"/>
          <w:divBdr>
            <w:top w:val="none" w:sz="0" w:space="0" w:color="auto"/>
            <w:left w:val="none" w:sz="0" w:space="0" w:color="auto"/>
            <w:bottom w:val="none" w:sz="0" w:space="0" w:color="auto"/>
            <w:right w:val="none" w:sz="0" w:space="0" w:color="auto"/>
          </w:divBdr>
        </w:div>
        <w:div w:id="23943156">
          <w:marLeft w:val="0"/>
          <w:marRight w:val="0"/>
          <w:marTop w:val="0"/>
          <w:marBottom w:val="0"/>
          <w:divBdr>
            <w:top w:val="none" w:sz="0" w:space="0" w:color="auto"/>
            <w:left w:val="none" w:sz="0" w:space="0" w:color="auto"/>
            <w:bottom w:val="none" w:sz="0" w:space="0" w:color="auto"/>
            <w:right w:val="none" w:sz="0" w:space="0" w:color="auto"/>
          </w:divBdr>
        </w:div>
        <w:div w:id="1580820649">
          <w:marLeft w:val="0"/>
          <w:marRight w:val="0"/>
          <w:marTop w:val="0"/>
          <w:marBottom w:val="0"/>
          <w:divBdr>
            <w:top w:val="none" w:sz="0" w:space="0" w:color="auto"/>
            <w:left w:val="none" w:sz="0" w:space="0" w:color="auto"/>
            <w:bottom w:val="none" w:sz="0" w:space="0" w:color="auto"/>
            <w:right w:val="none" w:sz="0" w:space="0" w:color="auto"/>
          </w:divBdr>
        </w:div>
        <w:div w:id="1210416037">
          <w:marLeft w:val="0"/>
          <w:marRight w:val="0"/>
          <w:marTop w:val="0"/>
          <w:marBottom w:val="0"/>
          <w:divBdr>
            <w:top w:val="none" w:sz="0" w:space="0" w:color="auto"/>
            <w:left w:val="none" w:sz="0" w:space="0" w:color="auto"/>
            <w:bottom w:val="none" w:sz="0" w:space="0" w:color="auto"/>
            <w:right w:val="none" w:sz="0" w:space="0" w:color="auto"/>
          </w:divBdr>
        </w:div>
        <w:div w:id="531378557">
          <w:marLeft w:val="0"/>
          <w:marRight w:val="0"/>
          <w:marTop w:val="0"/>
          <w:marBottom w:val="0"/>
          <w:divBdr>
            <w:top w:val="none" w:sz="0" w:space="0" w:color="auto"/>
            <w:left w:val="none" w:sz="0" w:space="0" w:color="auto"/>
            <w:bottom w:val="none" w:sz="0" w:space="0" w:color="auto"/>
            <w:right w:val="none" w:sz="0" w:space="0" w:color="auto"/>
          </w:divBdr>
        </w:div>
        <w:div w:id="596404246">
          <w:marLeft w:val="0"/>
          <w:marRight w:val="0"/>
          <w:marTop w:val="0"/>
          <w:marBottom w:val="0"/>
          <w:divBdr>
            <w:top w:val="none" w:sz="0" w:space="0" w:color="auto"/>
            <w:left w:val="none" w:sz="0" w:space="0" w:color="auto"/>
            <w:bottom w:val="none" w:sz="0" w:space="0" w:color="auto"/>
            <w:right w:val="none" w:sz="0" w:space="0" w:color="auto"/>
          </w:divBdr>
        </w:div>
        <w:div w:id="1138841318">
          <w:marLeft w:val="0"/>
          <w:marRight w:val="0"/>
          <w:marTop w:val="0"/>
          <w:marBottom w:val="0"/>
          <w:divBdr>
            <w:top w:val="none" w:sz="0" w:space="0" w:color="auto"/>
            <w:left w:val="none" w:sz="0" w:space="0" w:color="auto"/>
            <w:bottom w:val="none" w:sz="0" w:space="0" w:color="auto"/>
            <w:right w:val="none" w:sz="0" w:space="0" w:color="auto"/>
          </w:divBdr>
        </w:div>
        <w:div w:id="1351907398">
          <w:marLeft w:val="0"/>
          <w:marRight w:val="0"/>
          <w:marTop w:val="0"/>
          <w:marBottom w:val="0"/>
          <w:divBdr>
            <w:top w:val="none" w:sz="0" w:space="0" w:color="auto"/>
            <w:left w:val="none" w:sz="0" w:space="0" w:color="auto"/>
            <w:bottom w:val="none" w:sz="0" w:space="0" w:color="auto"/>
            <w:right w:val="none" w:sz="0" w:space="0" w:color="auto"/>
          </w:divBdr>
        </w:div>
        <w:div w:id="1395396165">
          <w:marLeft w:val="0"/>
          <w:marRight w:val="0"/>
          <w:marTop w:val="0"/>
          <w:marBottom w:val="0"/>
          <w:divBdr>
            <w:top w:val="none" w:sz="0" w:space="0" w:color="auto"/>
            <w:left w:val="none" w:sz="0" w:space="0" w:color="auto"/>
            <w:bottom w:val="none" w:sz="0" w:space="0" w:color="auto"/>
            <w:right w:val="none" w:sz="0" w:space="0" w:color="auto"/>
          </w:divBdr>
        </w:div>
        <w:div w:id="183373053">
          <w:marLeft w:val="0"/>
          <w:marRight w:val="0"/>
          <w:marTop w:val="0"/>
          <w:marBottom w:val="0"/>
          <w:divBdr>
            <w:top w:val="none" w:sz="0" w:space="0" w:color="auto"/>
            <w:left w:val="none" w:sz="0" w:space="0" w:color="auto"/>
            <w:bottom w:val="none" w:sz="0" w:space="0" w:color="auto"/>
            <w:right w:val="none" w:sz="0" w:space="0" w:color="auto"/>
          </w:divBdr>
        </w:div>
        <w:div w:id="1198853549">
          <w:marLeft w:val="0"/>
          <w:marRight w:val="0"/>
          <w:marTop w:val="0"/>
          <w:marBottom w:val="0"/>
          <w:divBdr>
            <w:top w:val="none" w:sz="0" w:space="0" w:color="auto"/>
            <w:left w:val="none" w:sz="0" w:space="0" w:color="auto"/>
            <w:bottom w:val="none" w:sz="0" w:space="0" w:color="auto"/>
            <w:right w:val="none" w:sz="0" w:space="0" w:color="auto"/>
          </w:divBdr>
        </w:div>
      </w:divsChild>
    </w:div>
    <w:div w:id="638532341">
      <w:bodyDiv w:val="1"/>
      <w:marLeft w:val="0"/>
      <w:marRight w:val="0"/>
      <w:marTop w:val="0"/>
      <w:marBottom w:val="0"/>
      <w:divBdr>
        <w:top w:val="none" w:sz="0" w:space="0" w:color="auto"/>
        <w:left w:val="none" w:sz="0" w:space="0" w:color="auto"/>
        <w:bottom w:val="none" w:sz="0" w:space="0" w:color="auto"/>
        <w:right w:val="none" w:sz="0" w:space="0" w:color="auto"/>
      </w:divBdr>
      <w:divsChild>
        <w:div w:id="1106539503">
          <w:marLeft w:val="0"/>
          <w:marRight w:val="0"/>
          <w:marTop w:val="0"/>
          <w:marBottom w:val="0"/>
          <w:divBdr>
            <w:top w:val="none" w:sz="0" w:space="0" w:color="auto"/>
            <w:left w:val="none" w:sz="0" w:space="0" w:color="auto"/>
            <w:bottom w:val="none" w:sz="0" w:space="0" w:color="auto"/>
            <w:right w:val="none" w:sz="0" w:space="0" w:color="auto"/>
          </w:divBdr>
        </w:div>
        <w:div w:id="1083839610">
          <w:marLeft w:val="0"/>
          <w:marRight w:val="0"/>
          <w:marTop w:val="0"/>
          <w:marBottom w:val="0"/>
          <w:divBdr>
            <w:top w:val="none" w:sz="0" w:space="0" w:color="auto"/>
            <w:left w:val="none" w:sz="0" w:space="0" w:color="auto"/>
            <w:bottom w:val="none" w:sz="0" w:space="0" w:color="auto"/>
            <w:right w:val="none" w:sz="0" w:space="0" w:color="auto"/>
          </w:divBdr>
        </w:div>
        <w:div w:id="759642934">
          <w:marLeft w:val="0"/>
          <w:marRight w:val="0"/>
          <w:marTop w:val="0"/>
          <w:marBottom w:val="0"/>
          <w:divBdr>
            <w:top w:val="none" w:sz="0" w:space="0" w:color="auto"/>
            <w:left w:val="none" w:sz="0" w:space="0" w:color="auto"/>
            <w:bottom w:val="none" w:sz="0" w:space="0" w:color="auto"/>
            <w:right w:val="none" w:sz="0" w:space="0" w:color="auto"/>
          </w:divBdr>
        </w:div>
        <w:div w:id="849103294">
          <w:marLeft w:val="0"/>
          <w:marRight w:val="0"/>
          <w:marTop w:val="0"/>
          <w:marBottom w:val="0"/>
          <w:divBdr>
            <w:top w:val="none" w:sz="0" w:space="0" w:color="auto"/>
            <w:left w:val="none" w:sz="0" w:space="0" w:color="auto"/>
            <w:bottom w:val="none" w:sz="0" w:space="0" w:color="auto"/>
            <w:right w:val="none" w:sz="0" w:space="0" w:color="auto"/>
          </w:divBdr>
        </w:div>
        <w:div w:id="565843739">
          <w:marLeft w:val="0"/>
          <w:marRight w:val="0"/>
          <w:marTop w:val="0"/>
          <w:marBottom w:val="0"/>
          <w:divBdr>
            <w:top w:val="none" w:sz="0" w:space="0" w:color="auto"/>
            <w:left w:val="none" w:sz="0" w:space="0" w:color="auto"/>
            <w:bottom w:val="none" w:sz="0" w:space="0" w:color="auto"/>
            <w:right w:val="none" w:sz="0" w:space="0" w:color="auto"/>
          </w:divBdr>
        </w:div>
        <w:div w:id="2012443052">
          <w:marLeft w:val="0"/>
          <w:marRight w:val="0"/>
          <w:marTop w:val="0"/>
          <w:marBottom w:val="0"/>
          <w:divBdr>
            <w:top w:val="none" w:sz="0" w:space="0" w:color="auto"/>
            <w:left w:val="none" w:sz="0" w:space="0" w:color="auto"/>
            <w:bottom w:val="none" w:sz="0" w:space="0" w:color="auto"/>
            <w:right w:val="none" w:sz="0" w:space="0" w:color="auto"/>
          </w:divBdr>
        </w:div>
        <w:div w:id="104691639">
          <w:marLeft w:val="0"/>
          <w:marRight w:val="0"/>
          <w:marTop w:val="0"/>
          <w:marBottom w:val="0"/>
          <w:divBdr>
            <w:top w:val="none" w:sz="0" w:space="0" w:color="auto"/>
            <w:left w:val="none" w:sz="0" w:space="0" w:color="auto"/>
            <w:bottom w:val="none" w:sz="0" w:space="0" w:color="auto"/>
            <w:right w:val="none" w:sz="0" w:space="0" w:color="auto"/>
          </w:divBdr>
        </w:div>
        <w:div w:id="1631594999">
          <w:marLeft w:val="0"/>
          <w:marRight w:val="0"/>
          <w:marTop w:val="0"/>
          <w:marBottom w:val="0"/>
          <w:divBdr>
            <w:top w:val="none" w:sz="0" w:space="0" w:color="auto"/>
            <w:left w:val="none" w:sz="0" w:space="0" w:color="auto"/>
            <w:bottom w:val="none" w:sz="0" w:space="0" w:color="auto"/>
            <w:right w:val="none" w:sz="0" w:space="0" w:color="auto"/>
          </w:divBdr>
        </w:div>
        <w:div w:id="2128430535">
          <w:marLeft w:val="0"/>
          <w:marRight w:val="0"/>
          <w:marTop w:val="0"/>
          <w:marBottom w:val="0"/>
          <w:divBdr>
            <w:top w:val="none" w:sz="0" w:space="0" w:color="auto"/>
            <w:left w:val="none" w:sz="0" w:space="0" w:color="auto"/>
            <w:bottom w:val="none" w:sz="0" w:space="0" w:color="auto"/>
            <w:right w:val="none" w:sz="0" w:space="0" w:color="auto"/>
          </w:divBdr>
        </w:div>
        <w:div w:id="34503299">
          <w:marLeft w:val="0"/>
          <w:marRight w:val="0"/>
          <w:marTop w:val="0"/>
          <w:marBottom w:val="0"/>
          <w:divBdr>
            <w:top w:val="none" w:sz="0" w:space="0" w:color="auto"/>
            <w:left w:val="none" w:sz="0" w:space="0" w:color="auto"/>
            <w:bottom w:val="none" w:sz="0" w:space="0" w:color="auto"/>
            <w:right w:val="none" w:sz="0" w:space="0" w:color="auto"/>
          </w:divBdr>
        </w:div>
      </w:divsChild>
    </w:div>
    <w:div w:id="987902578">
      <w:bodyDiv w:val="1"/>
      <w:marLeft w:val="0"/>
      <w:marRight w:val="0"/>
      <w:marTop w:val="0"/>
      <w:marBottom w:val="0"/>
      <w:divBdr>
        <w:top w:val="none" w:sz="0" w:space="0" w:color="auto"/>
        <w:left w:val="none" w:sz="0" w:space="0" w:color="auto"/>
        <w:bottom w:val="none" w:sz="0" w:space="0" w:color="auto"/>
        <w:right w:val="none" w:sz="0" w:space="0" w:color="auto"/>
      </w:divBdr>
      <w:divsChild>
        <w:div w:id="219832021">
          <w:marLeft w:val="-300"/>
          <w:marRight w:val="-300"/>
          <w:marTop w:val="450"/>
          <w:marBottom w:val="0"/>
          <w:divBdr>
            <w:top w:val="single" w:sz="6" w:space="0" w:color="DDDDDD"/>
            <w:left w:val="none" w:sz="0" w:space="0" w:color="auto"/>
            <w:bottom w:val="single" w:sz="6" w:space="0" w:color="DDDDDD"/>
            <w:right w:val="none" w:sz="0" w:space="0" w:color="auto"/>
          </w:divBdr>
          <w:divsChild>
            <w:div w:id="1873879393">
              <w:marLeft w:val="0"/>
              <w:marRight w:val="0"/>
              <w:marTop w:val="0"/>
              <w:marBottom w:val="0"/>
              <w:divBdr>
                <w:top w:val="none" w:sz="0" w:space="0" w:color="auto"/>
                <w:left w:val="none" w:sz="0" w:space="0" w:color="auto"/>
                <w:bottom w:val="none" w:sz="0" w:space="0" w:color="auto"/>
                <w:right w:val="single" w:sz="6" w:space="0" w:color="DDDDDD"/>
              </w:divBdr>
            </w:div>
          </w:divsChild>
        </w:div>
      </w:divsChild>
    </w:div>
    <w:div w:id="1030182839">
      <w:bodyDiv w:val="1"/>
      <w:marLeft w:val="0"/>
      <w:marRight w:val="0"/>
      <w:marTop w:val="0"/>
      <w:marBottom w:val="0"/>
      <w:divBdr>
        <w:top w:val="none" w:sz="0" w:space="0" w:color="auto"/>
        <w:left w:val="none" w:sz="0" w:space="0" w:color="auto"/>
        <w:bottom w:val="none" w:sz="0" w:space="0" w:color="auto"/>
        <w:right w:val="none" w:sz="0" w:space="0" w:color="auto"/>
      </w:divBdr>
      <w:divsChild>
        <w:div w:id="698699323">
          <w:marLeft w:val="0"/>
          <w:marRight w:val="0"/>
          <w:marTop w:val="0"/>
          <w:marBottom w:val="0"/>
          <w:divBdr>
            <w:top w:val="none" w:sz="0" w:space="0" w:color="auto"/>
            <w:left w:val="none" w:sz="0" w:space="0" w:color="auto"/>
            <w:bottom w:val="none" w:sz="0" w:space="0" w:color="auto"/>
            <w:right w:val="none" w:sz="0" w:space="0" w:color="auto"/>
          </w:divBdr>
        </w:div>
        <w:div w:id="1104155843">
          <w:marLeft w:val="0"/>
          <w:marRight w:val="0"/>
          <w:marTop w:val="0"/>
          <w:marBottom w:val="0"/>
          <w:divBdr>
            <w:top w:val="none" w:sz="0" w:space="0" w:color="auto"/>
            <w:left w:val="none" w:sz="0" w:space="0" w:color="auto"/>
            <w:bottom w:val="none" w:sz="0" w:space="0" w:color="auto"/>
            <w:right w:val="none" w:sz="0" w:space="0" w:color="auto"/>
          </w:divBdr>
        </w:div>
        <w:div w:id="257064747">
          <w:marLeft w:val="0"/>
          <w:marRight w:val="0"/>
          <w:marTop w:val="0"/>
          <w:marBottom w:val="0"/>
          <w:divBdr>
            <w:top w:val="none" w:sz="0" w:space="0" w:color="auto"/>
            <w:left w:val="none" w:sz="0" w:space="0" w:color="auto"/>
            <w:bottom w:val="none" w:sz="0" w:space="0" w:color="auto"/>
            <w:right w:val="none" w:sz="0" w:space="0" w:color="auto"/>
          </w:divBdr>
        </w:div>
        <w:div w:id="1315989030">
          <w:marLeft w:val="0"/>
          <w:marRight w:val="0"/>
          <w:marTop w:val="0"/>
          <w:marBottom w:val="0"/>
          <w:divBdr>
            <w:top w:val="none" w:sz="0" w:space="0" w:color="auto"/>
            <w:left w:val="none" w:sz="0" w:space="0" w:color="auto"/>
            <w:bottom w:val="none" w:sz="0" w:space="0" w:color="auto"/>
            <w:right w:val="none" w:sz="0" w:space="0" w:color="auto"/>
          </w:divBdr>
        </w:div>
        <w:div w:id="1878590566">
          <w:marLeft w:val="0"/>
          <w:marRight w:val="0"/>
          <w:marTop w:val="0"/>
          <w:marBottom w:val="0"/>
          <w:divBdr>
            <w:top w:val="none" w:sz="0" w:space="0" w:color="auto"/>
            <w:left w:val="none" w:sz="0" w:space="0" w:color="auto"/>
            <w:bottom w:val="none" w:sz="0" w:space="0" w:color="auto"/>
            <w:right w:val="none" w:sz="0" w:space="0" w:color="auto"/>
          </w:divBdr>
        </w:div>
        <w:div w:id="1068070417">
          <w:marLeft w:val="0"/>
          <w:marRight w:val="0"/>
          <w:marTop w:val="0"/>
          <w:marBottom w:val="0"/>
          <w:divBdr>
            <w:top w:val="none" w:sz="0" w:space="0" w:color="auto"/>
            <w:left w:val="none" w:sz="0" w:space="0" w:color="auto"/>
            <w:bottom w:val="none" w:sz="0" w:space="0" w:color="auto"/>
            <w:right w:val="none" w:sz="0" w:space="0" w:color="auto"/>
          </w:divBdr>
        </w:div>
        <w:div w:id="405568385">
          <w:marLeft w:val="0"/>
          <w:marRight w:val="0"/>
          <w:marTop w:val="0"/>
          <w:marBottom w:val="0"/>
          <w:divBdr>
            <w:top w:val="none" w:sz="0" w:space="0" w:color="auto"/>
            <w:left w:val="none" w:sz="0" w:space="0" w:color="auto"/>
            <w:bottom w:val="none" w:sz="0" w:space="0" w:color="auto"/>
            <w:right w:val="none" w:sz="0" w:space="0" w:color="auto"/>
          </w:divBdr>
        </w:div>
      </w:divsChild>
    </w:div>
    <w:div w:id="1272394751">
      <w:bodyDiv w:val="1"/>
      <w:marLeft w:val="0"/>
      <w:marRight w:val="0"/>
      <w:marTop w:val="0"/>
      <w:marBottom w:val="0"/>
      <w:divBdr>
        <w:top w:val="none" w:sz="0" w:space="0" w:color="auto"/>
        <w:left w:val="none" w:sz="0" w:space="0" w:color="auto"/>
        <w:bottom w:val="none" w:sz="0" w:space="0" w:color="auto"/>
        <w:right w:val="none" w:sz="0" w:space="0" w:color="auto"/>
      </w:divBdr>
    </w:div>
    <w:div w:id="1320384652">
      <w:bodyDiv w:val="1"/>
      <w:marLeft w:val="0"/>
      <w:marRight w:val="0"/>
      <w:marTop w:val="0"/>
      <w:marBottom w:val="0"/>
      <w:divBdr>
        <w:top w:val="none" w:sz="0" w:space="0" w:color="auto"/>
        <w:left w:val="none" w:sz="0" w:space="0" w:color="auto"/>
        <w:bottom w:val="none" w:sz="0" w:space="0" w:color="auto"/>
        <w:right w:val="none" w:sz="0" w:space="0" w:color="auto"/>
      </w:divBdr>
      <w:divsChild>
        <w:div w:id="25571915">
          <w:marLeft w:val="0"/>
          <w:marRight w:val="0"/>
          <w:marTop w:val="0"/>
          <w:marBottom w:val="0"/>
          <w:divBdr>
            <w:top w:val="none" w:sz="0" w:space="0" w:color="auto"/>
            <w:left w:val="none" w:sz="0" w:space="0" w:color="auto"/>
            <w:bottom w:val="none" w:sz="0" w:space="0" w:color="auto"/>
            <w:right w:val="none" w:sz="0" w:space="0" w:color="auto"/>
          </w:divBdr>
        </w:div>
        <w:div w:id="2027251218">
          <w:marLeft w:val="0"/>
          <w:marRight w:val="0"/>
          <w:marTop w:val="0"/>
          <w:marBottom w:val="0"/>
          <w:divBdr>
            <w:top w:val="none" w:sz="0" w:space="0" w:color="auto"/>
            <w:left w:val="none" w:sz="0" w:space="0" w:color="auto"/>
            <w:bottom w:val="none" w:sz="0" w:space="0" w:color="auto"/>
            <w:right w:val="none" w:sz="0" w:space="0" w:color="auto"/>
          </w:divBdr>
        </w:div>
        <w:div w:id="1630672449">
          <w:marLeft w:val="0"/>
          <w:marRight w:val="0"/>
          <w:marTop w:val="0"/>
          <w:marBottom w:val="0"/>
          <w:divBdr>
            <w:top w:val="none" w:sz="0" w:space="0" w:color="auto"/>
            <w:left w:val="none" w:sz="0" w:space="0" w:color="auto"/>
            <w:bottom w:val="none" w:sz="0" w:space="0" w:color="auto"/>
            <w:right w:val="none" w:sz="0" w:space="0" w:color="auto"/>
          </w:divBdr>
        </w:div>
        <w:div w:id="1246964134">
          <w:marLeft w:val="0"/>
          <w:marRight w:val="0"/>
          <w:marTop w:val="0"/>
          <w:marBottom w:val="0"/>
          <w:divBdr>
            <w:top w:val="none" w:sz="0" w:space="0" w:color="auto"/>
            <w:left w:val="none" w:sz="0" w:space="0" w:color="auto"/>
            <w:bottom w:val="none" w:sz="0" w:space="0" w:color="auto"/>
            <w:right w:val="none" w:sz="0" w:space="0" w:color="auto"/>
          </w:divBdr>
        </w:div>
        <w:div w:id="1495949835">
          <w:marLeft w:val="0"/>
          <w:marRight w:val="0"/>
          <w:marTop w:val="0"/>
          <w:marBottom w:val="0"/>
          <w:divBdr>
            <w:top w:val="none" w:sz="0" w:space="0" w:color="auto"/>
            <w:left w:val="none" w:sz="0" w:space="0" w:color="auto"/>
            <w:bottom w:val="none" w:sz="0" w:space="0" w:color="auto"/>
            <w:right w:val="none" w:sz="0" w:space="0" w:color="auto"/>
          </w:divBdr>
        </w:div>
        <w:div w:id="1963459254">
          <w:marLeft w:val="0"/>
          <w:marRight w:val="0"/>
          <w:marTop w:val="0"/>
          <w:marBottom w:val="0"/>
          <w:divBdr>
            <w:top w:val="none" w:sz="0" w:space="0" w:color="auto"/>
            <w:left w:val="none" w:sz="0" w:space="0" w:color="auto"/>
            <w:bottom w:val="none" w:sz="0" w:space="0" w:color="auto"/>
            <w:right w:val="none" w:sz="0" w:space="0" w:color="auto"/>
          </w:divBdr>
        </w:div>
        <w:div w:id="432360506">
          <w:marLeft w:val="0"/>
          <w:marRight w:val="0"/>
          <w:marTop w:val="0"/>
          <w:marBottom w:val="0"/>
          <w:divBdr>
            <w:top w:val="none" w:sz="0" w:space="0" w:color="auto"/>
            <w:left w:val="none" w:sz="0" w:space="0" w:color="auto"/>
            <w:bottom w:val="none" w:sz="0" w:space="0" w:color="auto"/>
            <w:right w:val="none" w:sz="0" w:space="0" w:color="auto"/>
          </w:divBdr>
        </w:div>
        <w:div w:id="1748074112">
          <w:marLeft w:val="0"/>
          <w:marRight w:val="0"/>
          <w:marTop w:val="0"/>
          <w:marBottom w:val="0"/>
          <w:divBdr>
            <w:top w:val="none" w:sz="0" w:space="0" w:color="auto"/>
            <w:left w:val="none" w:sz="0" w:space="0" w:color="auto"/>
            <w:bottom w:val="none" w:sz="0" w:space="0" w:color="auto"/>
            <w:right w:val="none" w:sz="0" w:space="0" w:color="auto"/>
          </w:divBdr>
        </w:div>
        <w:div w:id="503059643">
          <w:marLeft w:val="0"/>
          <w:marRight w:val="0"/>
          <w:marTop w:val="0"/>
          <w:marBottom w:val="0"/>
          <w:divBdr>
            <w:top w:val="none" w:sz="0" w:space="0" w:color="auto"/>
            <w:left w:val="none" w:sz="0" w:space="0" w:color="auto"/>
            <w:bottom w:val="none" w:sz="0" w:space="0" w:color="auto"/>
            <w:right w:val="none" w:sz="0" w:space="0" w:color="auto"/>
          </w:divBdr>
        </w:div>
        <w:div w:id="1472290287">
          <w:marLeft w:val="0"/>
          <w:marRight w:val="0"/>
          <w:marTop w:val="0"/>
          <w:marBottom w:val="0"/>
          <w:divBdr>
            <w:top w:val="none" w:sz="0" w:space="0" w:color="auto"/>
            <w:left w:val="none" w:sz="0" w:space="0" w:color="auto"/>
            <w:bottom w:val="none" w:sz="0" w:space="0" w:color="auto"/>
            <w:right w:val="none" w:sz="0" w:space="0" w:color="auto"/>
          </w:divBdr>
        </w:div>
        <w:div w:id="883827269">
          <w:marLeft w:val="0"/>
          <w:marRight w:val="0"/>
          <w:marTop w:val="0"/>
          <w:marBottom w:val="0"/>
          <w:divBdr>
            <w:top w:val="none" w:sz="0" w:space="0" w:color="auto"/>
            <w:left w:val="none" w:sz="0" w:space="0" w:color="auto"/>
            <w:bottom w:val="none" w:sz="0" w:space="0" w:color="auto"/>
            <w:right w:val="none" w:sz="0" w:space="0" w:color="auto"/>
          </w:divBdr>
        </w:div>
      </w:divsChild>
    </w:div>
    <w:div w:id="1325818725">
      <w:bodyDiv w:val="1"/>
      <w:marLeft w:val="0"/>
      <w:marRight w:val="0"/>
      <w:marTop w:val="0"/>
      <w:marBottom w:val="0"/>
      <w:divBdr>
        <w:top w:val="none" w:sz="0" w:space="0" w:color="auto"/>
        <w:left w:val="none" w:sz="0" w:space="0" w:color="auto"/>
        <w:bottom w:val="none" w:sz="0" w:space="0" w:color="auto"/>
        <w:right w:val="none" w:sz="0" w:space="0" w:color="auto"/>
      </w:divBdr>
      <w:divsChild>
        <w:div w:id="1377655740">
          <w:marLeft w:val="0"/>
          <w:marRight w:val="0"/>
          <w:marTop w:val="0"/>
          <w:marBottom w:val="0"/>
          <w:divBdr>
            <w:top w:val="none" w:sz="0" w:space="0" w:color="auto"/>
            <w:left w:val="none" w:sz="0" w:space="0" w:color="auto"/>
            <w:bottom w:val="none" w:sz="0" w:space="0" w:color="auto"/>
            <w:right w:val="none" w:sz="0" w:space="0" w:color="auto"/>
          </w:divBdr>
        </w:div>
        <w:div w:id="1855534313">
          <w:marLeft w:val="0"/>
          <w:marRight w:val="0"/>
          <w:marTop w:val="0"/>
          <w:marBottom w:val="0"/>
          <w:divBdr>
            <w:top w:val="none" w:sz="0" w:space="0" w:color="auto"/>
            <w:left w:val="none" w:sz="0" w:space="0" w:color="auto"/>
            <w:bottom w:val="none" w:sz="0" w:space="0" w:color="auto"/>
            <w:right w:val="none" w:sz="0" w:space="0" w:color="auto"/>
          </w:divBdr>
        </w:div>
        <w:div w:id="1414156941">
          <w:marLeft w:val="0"/>
          <w:marRight w:val="0"/>
          <w:marTop w:val="0"/>
          <w:marBottom w:val="0"/>
          <w:divBdr>
            <w:top w:val="none" w:sz="0" w:space="0" w:color="auto"/>
            <w:left w:val="none" w:sz="0" w:space="0" w:color="auto"/>
            <w:bottom w:val="none" w:sz="0" w:space="0" w:color="auto"/>
            <w:right w:val="none" w:sz="0" w:space="0" w:color="auto"/>
          </w:divBdr>
        </w:div>
        <w:div w:id="2110857676">
          <w:marLeft w:val="0"/>
          <w:marRight w:val="0"/>
          <w:marTop w:val="0"/>
          <w:marBottom w:val="0"/>
          <w:divBdr>
            <w:top w:val="none" w:sz="0" w:space="0" w:color="auto"/>
            <w:left w:val="none" w:sz="0" w:space="0" w:color="auto"/>
            <w:bottom w:val="none" w:sz="0" w:space="0" w:color="auto"/>
            <w:right w:val="none" w:sz="0" w:space="0" w:color="auto"/>
          </w:divBdr>
        </w:div>
        <w:div w:id="534542288">
          <w:marLeft w:val="0"/>
          <w:marRight w:val="0"/>
          <w:marTop w:val="0"/>
          <w:marBottom w:val="0"/>
          <w:divBdr>
            <w:top w:val="none" w:sz="0" w:space="0" w:color="auto"/>
            <w:left w:val="none" w:sz="0" w:space="0" w:color="auto"/>
            <w:bottom w:val="none" w:sz="0" w:space="0" w:color="auto"/>
            <w:right w:val="none" w:sz="0" w:space="0" w:color="auto"/>
          </w:divBdr>
        </w:div>
        <w:div w:id="52851226">
          <w:marLeft w:val="0"/>
          <w:marRight w:val="0"/>
          <w:marTop w:val="0"/>
          <w:marBottom w:val="0"/>
          <w:divBdr>
            <w:top w:val="none" w:sz="0" w:space="0" w:color="auto"/>
            <w:left w:val="none" w:sz="0" w:space="0" w:color="auto"/>
            <w:bottom w:val="none" w:sz="0" w:space="0" w:color="auto"/>
            <w:right w:val="none" w:sz="0" w:space="0" w:color="auto"/>
          </w:divBdr>
        </w:div>
        <w:div w:id="1726247766">
          <w:marLeft w:val="0"/>
          <w:marRight w:val="0"/>
          <w:marTop w:val="0"/>
          <w:marBottom w:val="0"/>
          <w:divBdr>
            <w:top w:val="none" w:sz="0" w:space="0" w:color="auto"/>
            <w:left w:val="none" w:sz="0" w:space="0" w:color="auto"/>
            <w:bottom w:val="none" w:sz="0" w:space="0" w:color="auto"/>
            <w:right w:val="none" w:sz="0" w:space="0" w:color="auto"/>
          </w:divBdr>
        </w:div>
        <w:div w:id="1649280680">
          <w:marLeft w:val="0"/>
          <w:marRight w:val="0"/>
          <w:marTop w:val="0"/>
          <w:marBottom w:val="0"/>
          <w:divBdr>
            <w:top w:val="none" w:sz="0" w:space="0" w:color="auto"/>
            <w:left w:val="none" w:sz="0" w:space="0" w:color="auto"/>
            <w:bottom w:val="none" w:sz="0" w:space="0" w:color="auto"/>
            <w:right w:val="none" w:sz="0" w:space="0" w:color="auto"/>
          </w:divBdr>
        </w:div>
        <w:div w:id="1835874224">
          <w:marLeft w:val="0"/>
          <w:marRight w:val="0"/>
          <w:marTop w:val="0"/>
          <w:marBottom w:val="0"/>
          <w:divBdr>
            <w:top w:val="none" w:sz="0" w:space="0" w:color="auto"/>
            <w:left w:val="none" w:sz="0" w:space="0" w:color="auto"/>
            <w:bottom w:val="none" w:sz="0" w:space="0" w:color="auto"/>
            <w:right w:val="none" w:sz="0" w:space="0" w:color="auto"/>
          </w:divBdr>
        </w:div>
        <w:div w:id="1639798909">
          <w:marLeft w:val="0"/>
          <w:marRight w:val="0"/>
          <w:marTop w:val="0"/>
          <w:marBottom w:val="0"/>
          <w:divBdr>
            <w:top w:val="none" w:sz="0" w:space="0" w:color="auto"/>
            <w:left w:val="none" w:sz="0" w:space="0" w:color="auto"/>
            <w:bottom w:val="none" w:sz="0" w:space="0" w:color="auto"/>
            <w:right w:val="none" w:sz="0" w:space="0" w:color="auto"/>
          </w:divBdr>
        </w:div>
        <w:div w:id="1228151870">
          <w:marLeft w:val="0"/>
          <w:marRight w:val="0"/>
          <w:marTop w:val="0"/>
          <w:marBottom w:val="0"/>
          <w:divBdr>
            <w:top w:val="none" w:sz="0" w:space="0" w:color="auto"/>
            <w:left w:val="none" w:sz="0" w:space="0" w:color="auto"/>
            <w:bottom w:val="none" w:sz="0" w:space="0" w:color="auto"/>
            <w:right w:val="none" w:sz="0" w:space="0" w:color="auto"/>
          </w:divBdr>
        </w:div>
        <w:div w:id="349186433">
          <w:marLeft w:val="0"/>
          <w:marRight w:val="0"/>
          <w:marTop w:val="0"/>
          <w:marBottom w:val="0"/>
          <w:divBdr>
            <w:top w:val="none" w:sz="0" w:space="0" w:color="auto"/>
            <w:left w:val="none" w:sz="0" w:space="0" w:color="auto"/>
            <w:bottom w:val="none" w:sz="0" w:space="0" w:color="auto"/>
            <w:right w:val="none" w:sz="0" w:space="0" w:color="auto"/>
          </w:divBdr>
        </w:div>
        <w:div w:id="1181968882">
          <w:marLeft w:val="0"/>
          <w:marRight w:val="0"/>
          <w:marTop w:val="0"/>
          <w:marBottom w:val="0"/>
          <w:divBdr>
            <w:top w:val="none" w:sz="0" w:space="0" w:color="auto"/>
            <w:left w:val="none" w:sz="0" w:space="0" w:color="auto"/>
            <w:bottom w:val="none" w:sz="0" w:space="0" w:color="auto"/>
            <w:right w:val="none" w:sz="0" w:space="0" w:color="auto"/>
          </w:divBdr>
        </w:div>
        <w:div w:id="261913210">
          <w:marLeft w:val="0"/>
          <w:marRight w:val="0"/>
          <w:marTop w:val="0"/>
          <w:marBottom w:val="0"/>
          <w:divBdr>
            <w:top w:val="none" w:sz="0" w:space="0" w:color="auto"/>
            <w:left w:val="none" w:sz="0" w:space="0" w:color="auto"/>
            <w:bottom w:val="none" w:sz="0" w:space="0" w:color="auto"/>
            <w:right w:val="none" w:sz="0" w:space="0" w:color="auto"/>
          </w:divBdr>
        </w:div>
        <w:div w:id="1308514432">
          <w:marLeft w:val="0"/>
          <w:marRight w:val="0"/>
          <w:marTop w:val="0"/>
          <w:marBottom w:val="0"/>
          <w:divBdr>
            <w:top w:val="none" w:sz="0" w:space="0" w:color="auto"/>
            <w:left w:val="none" w:sz="0" w:space="0" w:color="auto"/>
            <w:bottom w:val="none" w:sz="0" w:space="0" w:color="auto"/>
            <w:right w:val="none" w:sz="0" w:space="0" w:color="auto"/>
          </w:divBdr>
        </w:div>
        <w:div w:id="982153782">
          <w:marLeft w:val="0"/>
          <w:marRight w:val="0"/>
          <w:marTop w:val="0"/>
          <w:marBottom w:val="0"/>
          <w:divBdr>
            <w:top w:val="none" w:sz="0" w:space="0" w:color="auto"/>
            <w:left w:val="none" w:sz="0" w:space="0" w:color="auto"/>
            <w:bottom w:val="none" w:sz="0" w:space="0" w:color="auto"/>
            <w:right w:val="none" w:sz="0" w:space="0" w:color="auto"/>
          </w:divBdr>
        </w:div>
        <w:div w:id="80569675">
          <w:marLeft w:val="0"/>
          <w:marRight w:val="0"/>
          <w:marTop w:val="0"/>
          <w:marBottom w:val="0"/>
          <w:divBdr>
            <w:top w:val="none" w:sz="0" w:space="0" w:color="auto"/>
            <w:left w:val="none" w:sz="0" w:space="0" w:color="auto"/>
            <w:bottom w:val="none" w:sz="0" w:space="0" w:color="auto"/>
            <w:right w:val="none" w:sz="0" w:space="0" w:color="auto"/>
          </w:divBdr>
        </w:div>
        <w:div w:id="133255564">
          <w:marLeft w:val="0"/>
          <w:marRight w:val="0"/>
          <w:marTop w:val="0"/>
          <w:marBottom w:val="0"/>
          <w:divBdr>
            <w:top w:val="none" w:sz="0" w:space="0" w:color="auto"/>
            <w:left w:val="none" w:sz="0" w:space="0" w:color="auto"/>
            <w:bottom w:val="none" w:sz="0" w:space="0" w:color="auto"/>
            <w:right w:val="none" w:sz="0" w:space="0" w:color="auto"/>
          </w:divBdr>
        </w:div>
        <w:div w:id="68626436">
          <w:marLeft w:val="0"/>
          <w:marRight w:val="0"/>
          <w:marTop w:val="0"/>
          <w:marBottom w:val="0"/>
          <w:divBdr>
            <w:top w:val="none" w:sz="0" w:space="0" w:color="auto"/>
            <w:left w:val="none" w:sz="0" w:space="0" w:color="auto"/>
            <w:bottom w:val="none" w:sz="0" w:space="0" w:color="auto"/>
            <w:right w:val="none" w:sz="0" w:space="0" w:color="auto"/>
          </w:divBdr>
        </w:div>
        <w:div w:id="693459258">
          <w:marLeft w:val="0"/>
          <w:marRight w:val="0"/>
          <w:marTop w:val="0"/>
          <w:marBottom w:val="0"/>
          <w:divBdr>
            <w:top w:val="none" w:sz="0" w:space="0" w:color="auto"/>
            <w:left w:val="none" w:sz="0" w:space="0" w:color="auto"/>
            <w:bottom w:val="none" w:sz="0" w:space="0" w:color="auto"/>
            <w:right w:val="none" w:sz="0" w:space="0" w:color="auto"/>
          </w:divBdr>
        </w:div>
        <w:div w:id="652029307">
          <w:marLeft w:val="0"/>
          <w:marRight w:val="0"/>
          <w:marTop w:val="0"/>
          <w:marBottom w:val="0"/>
          <w:divBdr>
            <w:top w:val="none" w:sz="0" w:space="0" w:color="auto"/>
            <w:left w:val="none" w:sz="0" w:space="0" w:color="auto"/>
            <w:bottom w:val="none" w:sz="0" w:space="0" w:color="auto"/>
            <w:right w:val="none" w:sz="0" w:space="0" w:color="auto"/>
          </w:divBdr>
        </w:div>
        <w:div w:id="1694115287">
          <w:marLeft w:val="0"/>
          <w:marRight w:val="0"/>
          <w:marTop w:val="0"/>
          <w:marBottom w:val="0"/>
          <w:divBdr>
            <w:top w:val="none" w:sz="0" w:space="0" w:color="auto"/>
            <w:left w:val="none" w:sz="0" w:space="0" w:color="auto"/>
            <w:bottom w:val="none" w:sz="0" w:space="0" w:color="auto"/>
            <w:right w:val="none" w:sz="0" w:space="0" w:color="auto"/>
          </w:divBdr>
        </w:div>
        <w:div w:id="1232615280">
          <w:marLeft w:val="0"/>
          <w:marRight w:val="0"/>
          <w:marTop w:val="0"/>
          <w:marBottom w:val="0"/>
          <w:divBdr>
            <w:top w:val="none" w:sz="0" w:space="0" w:color="auto"/>
            <w:left w:val="none" w:sz="0" w:space="0" w:color="auto"/>
            <w:bottom w:val="none" w:sz="0" w:space="0" w:color="auto"/>
            <w:right w:val="none" w:sz="0" w:space="0" w:color="auto"/>
          </w:divBdr>
        </w:div>
        <w:div w:id="1514611940">
          <w:marLeft w:val="0"/>
          <w:marRight w:val="0"/>
          <w:marTop w:val="0"/>
          <w:marBottom w:val="0"/>
          <w:divBdr>
            <w:top w:val="none" w:sz="0" w:space="0" w:color="auto"/>
            <w:left w:val="none" w:sz="0" w:space="0" w:color="auto"/>
            <w:bottom w:val="none" w:sz="0" w:space="0" w:color="auto"/>
            <w:right w:val="none" w:sz="0" w:space="0" w:color="auto"/>
          </w:divBdr>
        </w:div>
        <w:div w:id="1496843165">
          <w:marLeft w:val="0"/>
          <w:marRight w:val="0"/>
          <w:marTop w:val="0"/>
          <w:marBottom w:val="0"/>
          <w:divBdr>
            <w:top w:val="none" w:sz="0" w:space="0" w:color="auto"/>
            <w:left w:val="none" w:sz="0" w:space="0" w:color="auto"/>
            <w:bottom w:val="none" w:sz="0" w:space="0" w:color="auto"/>
            <w:right w:val="none" w:sz="0" w:space="0" w:color="auto"/>
          </w:divBdr>
        </w:div>
        <w:div w:id="672418423">
          <w:marLeft w:val="0"/>
          <w:marRight w:val="0"/>
          <w:marTop w:val="0"/>
          <w:marBottom w:val="0"/>
          <w:divBdr>
            <w:top w:val="none" w:sz="0" w:space="0" w:color="auto"/>
            <w:left w:val="none" w:sz="0" w:space="0" w:color="auto"/>
            <w:bottom w:val="none" w:sz="0" w:space="0" w:color="auto"/>
            <w:right w:val="none" w:sz="0" w:space="0" w:color="auto"/>
          </w:divBdr>
        </w:div>
      </w:divsChild>
    </w:div>
    <w:div w:id="1513835942">
      <w:bodyDiv w:val="1"/>
      <w:marLeft w:val="0"/>
      <w:marRight w:val="0"/>
      <w:marTop w:val="0"/>
      <w:marBottom w:val="0"/>
      <w:divBdr>
        <w:top w:val="none" w:sz="0" w:space="0" w:color="auto"/>
        <w:left w:val="none" w:sz="0" w:space="0" w:color="auto"/>
        <w:bottom w:val="none" w:sz="0" w:space="0" w:color="auto"/>
        <w:right w:val="none" w:sz="0" w:space="0" w:color="auto"/>
      </w:divBdr>
      <w:divsChild>
        <w:div w:id="1478376390">
          <w:marLeft w:val="0"/>
          <w:marRight w:val="0"/>
          <w:marTop w:val="0"/>
          <w:marBottom w:val="0"/>
          <w:divBdr>
            <w:top w:val="none" w:sz="0" w:space="0" w:color="auto"/>
            <w:left w:val="none" w:sz="0" w:space="0" w:color="auto"/>
            <w:bottom w:val="none" w:sz="0" w:space="0" w:color="auto"/>
            <w:right w:val="none" w:sz="0" w:space="0" w:color="auto"/>
          </w:divBdr>
        </w:div>
        <w:div w:id="1050610814">
          <w:marLeft w:val="0"/>
          <w:marRight w:val="0"/>
          <w:marTop w:val="0"/>
          <w:marBottom w:val="0"/>
          <w:divBdr>
            <w:top w:val="none" w:sz="0" w:space="0" w:color="auto"/>
            <w:left w:val="none" w:sz="0" w:space="0" w:color="auto"/>
            <w:bottom w:val="none" w:sz="0" w:space="0" w:color="auto"/>
            <w:right w:val="none" w:sz="0" w:space="0" w:color="auto"/>
          </w:divBdr>
        </w:div>
        <w:div w:id="1101414532">
          <w:marLeft w:val="0"/>
          <w:marRight w:val="0"/>
          <w:marTop w:val="0"/>
          <w:marBottom w:val="0"/>
          <w:divBdr>
            <w:top w:val="none" w:sz="0" w:space="0" w:color="auto"/>
            <w:left w:val="none" w:sz="0" w:space="0" w:color="auto"/>
            <w:bottom w:val="none" w:sz="0" w:space="0" w:color="auto"/>
            <w:right w:val="none" w:sz="0" w:space="0" w:color="auto"/>
          </w:divBdr>
        </w:div>
        <w:div w:id="353189482">
          <w:marLeft w:val="0"/>
          <w:marRight w:val="0"/>
          <w:marTop w:val="0"/>
          <w:marBottom w:val="0"/>
          <w:divBdr>
            <w:top w:val="none" w:sz="0" w:space="0" w:color="auto"/>
            <w:left w:val="none" w:sz="0" w:space="0" w:color="auto"/>
            <w:bottom w:val="none" w:sz="0" w:space="0" w:color="auto"/>
            <w:right w:val="none" w:sz="0" w:space="0" w:color="auto"/>
          </w:divBdr>
        </w:div>
        <w:div w:id="326370876">
          <w:marLeft w:val="0"/>
          <w:marRight w:val="0"/>
          <w:marTop w:val="0"/>
          <w:marBottom w:val="0"/>
          <w:divBdr>
            <w:top w:val="none" w:sz="0" w:space="0" w:color="auto"/>
            <w:left w:val="none" w:sz="0" w:space="0" w:color="auto"/>
            <w:bottom w:val="none" w:sz="0" w:space="0" w:color="auto"/>
            <w:right w:val="none" w:sz="0" w:space="0" w:color="auto"/>
          </w:divBdr>
        </w:div>
        <w:div w:id="1192648506">
          <w:marLeft w:val="0"/>
          <w:marRight w:val="0"/>
          <w:marTop w:val="0"/>
          <w:marBottom w:val="0"/>
          <w:divBdr>
            <w:top w:val="none" w:sz="0" w:space="0" w:color="auto"/>
            <w:left w:val="none" w:sz="0" w:space="0" w:color="auto"/>
            <w:bottom w:val="none" w:sz="0" w:space="0" w:color="auto"/>
            <w:right w:val="none" w:sz="0" w:space="0" w:color="auto"/>
          </w:divBdr>
        </w:div>
        <w:div w:id="1355886529">
          <w:marLeft w:val="0"/>
          <w:marRight w:val="0"/>
          <w:marTop w:val="0"/>
          <w:marBottom w:val="0"/>
          <w:divBdr>
            <w:top w:val="none" w:sz="0" w:space="0" w:color="auto"/>
            <w:left w:val="none" w:sz="0" w:space="0" w:color="auto"/>
            <w:bottom w:val="none" w:sz="0" w:space="0" w:color="auto"/>
            <w:right w:val="none" w:sz="0" w:space="0" w:color="auto"/>
          </w:divBdr>
        </w:div>
        <w:div w:id="275722828">
          <w:marLeft w:val="0"/>
          <w:marRight w:val="0"/>
          <w:marTop w:val="0"/>
          <w:marBottom w:val="0"/>
          <w:divBdr>
            <w:top w:val="none" w:sz="0" w:space="0" w:color="auto"/>
            <w:left w:val="none" w:sz="0" w:space="0" w:color="auto"/>
            <w:bottom w:val="none" w:sz="0" w:space="0" w:color="auto"/>
            <w:right w:val="none" w:sz="0" w:space="0" w:color="auto"/>
          </w:divBdr>
        </w:div>
        <w:div w:id="460809378">
          <w:marLeft w:val="0"/>
          <w:marRight w:val="0"/>
          <w:marTop w:val="0"/>
          <w:marBottom w:val="0"/>
          <w:divBdr>
            <w:top w:val="none" w:sz="0" w:space="0" w:color="auto"/>
            <w:left w:val="none" w:sz="0" w:space="0" w:color="auto"/>
            <w:bottom w:val="none" w:sz="0" w:space="0" w:color="auto"/>
            <w:right w:val="none" w:sz="0" w:space="0" w:color="auto"/>
          </w:divBdr>
        </w:div>
        <w:div w:id="1126042339">
          <w:marLeft w:val="0"/>
          <w:marRight w:val="0"/>
          <w:marTop w:val="0"/>
          <w:marBottom w:val="0"/>
          <w:divBdr>
            <w:top w:val="none" w:sz="0" w:space="0" w:color="auto"/>
            <w:left w:val="none" w:sz="0" w:space="0" w:color="auto"/>
            <w:bottom w:val="none" w:sz="0" w:space="0" w:color="auto"/>
            <w:right w:val="none" w:sz="0" w:space="0" w:color="auto"/>
          </w:divBdr>
        </w:div>
        <w:div w:id="554586454">
          <w:marLeft w:val="0"/>
          <w:marRight w:val="0"/>
          <w:marTop w:val="0"/>
          <w:marBottom w:val="0"/>
          <w:divBdr>
            <w:top w:val="none" w:sz="0" w:space="0" w:color="auto"/>
            <w:left w:val="none" w:sz="0" w:space="0" w:color="auto"/>
            <w:bottom w:val="none" w:sz="0" w:space="0" w:color="auto"/>
            <w:right w:val="none" w:sz="0" w:space="0" w:color="auto"/>
          </w:divBdr>
        </w:div>
        <w:div w:id="1597515004">
          <w:marLeft w:val="0"/>
          <w:marRight w:val="0"/>
          <w:marTop w:val="0"/>
          <w:marBottom w:val="0"/>
          <w:divBdr>
            <w:top w:val="none" w:sz="0" w:space="0" w:color="auto"/>
            <w:left w:val="none" w:sz="0" w:space="0" w:color="auto"/>
            <w:bottom w:val="none" w:sz="0" w:space="0" w:color="auto"/>
            <w:right w:val="none" w:sz="0" w:space="0" w:color="auto"/>
          </w:divBdr>
        </w:div>
        <w:div w:id="1509558698">
          <w:marLeft w:val="0"/>
          <w:marRight w:val="0"/>
          <w:marTop w:val="0"/>
          <w:marBottom w:val="0"/>
          <w:divBdr>
            <w:top w:val="none" w:sz="0" w:space="0" w:color="auto"/>
            <w:left w:val="none" w:sz="0" w:space="0" w:color="auto"/>
            <w:bottom w:val="none" w:sz="0" w:space="0" w:color="auto"/>
            <w:right w:val="none" w:sz="0" w:space="0" w:color="auto"/>
          </w:divBdr>
        </w:div>
        <w:div w:id="1504122261">
          <w:marLeft w:val="0"/>
          <w:marRight w:val="0"/>
          <w:marTop w:val="0"/>
          <w:marBottom w:val="0"/>
          <w:divBdr>
            <w:top w:val="none" w:sz="0" w:space="0" w:color="auto"/>
            <w:left w:val="none" w:sz="0" w:space="0" w:color="auto"/>
            <w:bottom w:val="none" w:sz="0" w:space="0" w:color="auto"/>
            <w:right w:val="none" w:sz="0" w:space="0" w:color="auto"/>
          </w:divBdr>
        </w:div>
        <w:div w:id="280502130">
          <w:marLeft w:val="0"/>
          <w:marRight w:val="0"/>
          <w:marTop w:val="0"/>
          <w:marBottom w:val="0"/>
          <w:divBdr>
            <w:top w:val="none" w:sz="0" w:space="0" w:color="auto"/>
            <w:left w:val="none" w:sz="0" w:space="0" w:color="auto"/>
            <w:bottom w:val="none" w:sz="0" w:space="0" w:color="auto"/>
            <w:right w:val="none" w:sz="0" w:space="0" w:color="auto"/>
          </w:divBdr>
        </w:div>
        <w:div w:id="1561360081">
          <w:marLeft w:val="0"/>
          <w:marRight w:val="0"/>
          <w:marTop w:val="0"/>
          <w:marBottom w:val="0"/>
          <w:divBdr>
            <w:top w:val="none" w:sz="0" w:space="0" w:color="auto"/>
            <w:left w:val="none" w:sz="0" w:space="0" w:color="auto"/>
            <w:bottom w:val="none" w:sz="0" w:space="0" w:color="auto"/>
            <w:right w:val="none" w:sz="0" w:space="0" w:color="auto"/>
          </w:divBdr>
        </w:div>
        <w:div w:id="1530410206">
          <w:marLeft w:val="0"/>
          <w:marRight w:val="0"/>
          <w:marTop w:val="0"/>
          <w:marBottom w:val="0"/>
          <w:divBdr>
            <w:top w:val="none" w:sz="0" w:space="0" w:color="auto"/>
            <w:left w:val="none" w:sz="0" w:space="0" w:color="auto"/>
            <w:bottom w:val="none" w:sz="0" w:space="0" w:color="auto"/>
            <w:right w:val="none" w:sz="0" w:space="0" w:color="auto"/>
          </w:divBdr>
        </w:div>
        <w:div w:id="1260412244">
          <w:marLeft w:val="0"/>
          <w:marRight w:val="0"/>
          <w:marTop w:val="0"/>
          <w:marBottom w:val="0"/>
          <w:divBdr>
            <w:top w:val="none" w:sz="0" w:space="0" w:color="auto"/>
            <w:left w:val="none" w:sz="0" w:space="0" w:color="auto"/>
            <w:bottom w:val="none" w:sz="0" w:space="0" w:color="auto"/>
            <w:right w:val="none" w:sz="0" w:space="0" w:color="auto"/>
          </w:divBdr>
        </w:div>
        <w:div w:id="2131509335">
          <w:marLeft w:val="0"/>
          <w:marRight w:val="0"/>
          <w:marTop w:val="0"/>
          <w:marBottom w:val="0"/>
          <w:divBdr>
            <w:top w:val="none" w:sz="0" w:space="0" w:color="auto"/>
            <w:left w:val="none" w:sz="0" w:space="0" w:color="auto"/>
            <w:bottom w:val="none" w:sz="0" w:space="0" w:color="auto"/>
            <w:right w:val="none" w:sz="0" w:space="0" w:color="auto"/>
          </w:divBdr>
        </w:div>
        <w:div w:id="1910647219">
          <w:marLeft w:val="0"/>
          <w:marRight w:val="0"/>
          <w:marTop w:val="0"/>
          <w:marBottom w:val="0"/>
          <w:divBdr>
            <w:top w:val="none" w:sz="0" w:space="0" w:color="auto"/>
            <w:left w:val="none" w:sz="0" w:space="0" w:color="auto"/>
            <w:bottom w:val="none" w:sz="0" w:space="0" w:color="auto"/>
            <w:right w:val="none" w:sz="0" w:space="0" w:color="auto"/>
          </w:divBdr>
        </w:div>
        <w:div w:id="1582569424">
          <w:marLeft w:val="0"/>
          <w:marRight w:val="0"/>
          <w:marTop w:val="0"/>
          <w:marBottom w:val="0"/>
          <w:divBdr>
            <w:top w:val="none" w:sz="0" w:space="0" w:color="auto"/>
            <w:left w:val="none" w:sz="0" w:space="0" w:color="auto"/>
            <w:bottom w:val="none" w:sz="0" w:space="0" w:color="auto"/>
            <w:right w:val="none" w:sz="0" w:space="0" w:color="auto"/>
          </w:divBdr>
        </w:div>
        <w:div w:id="471143588">
          <w:marLeft w:val="0"/>
          <w:marRight w:val="0"/>
          <w:marTop w:val="0"/>
          <w:marBottom w:val="0"/>
          <w:divBdr>
            <w:top w:val="none" w:sz="0" w:space="0" w:color="auto"/>
            <w:left w:val="none" w:sz="0" w:space="0" w:color="auto"/>
            <w:bottom w:val="none" w:sz="0" w:space="0" w:color="auto"/>
            <w:right w:val="none" w:sz="0" w:space="0" w:color="auto"/>
          </w:divBdr>
        </w:div>
        <w:div w:id="1649237335">
          <w:marLeft w:val="0"/>
          <w:marRight w:val="0"/>
          <w:marTop w:val="0"/>
          <w:marBottom w:val="0"/>
          <w:divBdr>
            <w:top w:val="none" w:sz="0" w:space="0" w:color="auto"/>
            <w:left w:val="none" w:sz="0" w:space="0" w:color="auto"/>
            <w:bottom w:val="none" w:sz="0" w:space="0" w:color="auto"/>
            <w:right w:val="none" w:sz="0" w:space="0" w:color="auto"/>
          </w:divBdr>
        </w:div>
        <w:div w:id="2103065966">
          <w:marLeft w:val="0"/>
          <w:marRight w:val="0"/>
          <w:marTop w:val="0"/>
          <w:marBottom w:val="0"/>
          <w:divBdr>
            <w:top w:val="none" w:sz="0" w:space="0" w:color="auto"/>
            <w:left w:val="none" w:sz="0" w:space="0" w:color="auto"/>
            <w:bottom w:val="none" w:sz="0" w:space="0" w:color="auto"/>
            <w:right w:val="none" w:sz="0" w:space="0" w:color="auto"/>
          </w:divBdr>
        </w:div>
        <w:div w:id="1127624776">
          <w:marLeft w:val="0"/>
          <w:marRight w:val="0"/>
          <w:marTop w:val="0"/>
          <w:marBottom w:val="0"/>
          <w:divBdr>
            <w:top w:val="none" w:sz="0" w:space="0" w:color="auto"/>
            <w:left w:val="none" w:sz="0" w:space="0" w:color="auto"/>
            <w:bottom w:val="none" w:sz="0" w:space="0" w:color="auto"/>
            <w:right w:val="none" w:sz="0" w:space="0" w:color="auto"/>
          </w:divBdr>
        </w:div>
        <w:div w:id="1613169762">
          <w:marLeft w:val="0"/>
          <w:marRight w:val="0"/>
          <w:marTop w:val="0"/>
          <w:marBottom w:val="0"/>
          <w:divBdr>
            <w:top w:val="none" w:sz="0" w:space="0" w:color="auto"/>
            <w:left w:val="none" w:sz="0" w:space="0" w:color="auto"/>
            <w:bottom w:val="none" w:sz="0" w:space="0" w:color="auto"/>
            <w:right w:val="none" w:sz="0" w:space="0" w:color="auto"/>
          </w:divBdr>
        </w:div>
        <w:div w:id="994528025">
          <w:marLeft w:val="0"/>
          <w:marRight w:val="0"/>
          <w:marTop w:val="0"/>
          <w:marBottom w:val="0"/>
          <w:divBdr>
            <w:top w:val="none" w:sz="0" w:space="0" w:color="auto"/>
            <w:left w:val="none" w:sz="0" w:space="0" w:color="auto"/>
            <w:bottom w:val="none" w:sz="0" w:space="0" w:color="auto"/>
            <w:right w:val="none" w:sz="0" w:space="0" w:color="auto"/>
          </w:divBdr>
        </w:div>
        <w:div w:id="458109888">
          <w:marLeft w:val="0"/>
          <w:marRight w:val="0"/>
          <w:marTop w:val="0"/>
          <w:marBottom w:val="0"/>
          <w:divBdr>
            <w:top w:val="none" w:sz="0" w:space="0" w:color="auto"/>
            <w:left w:val="none" w:sz="0" w:space="0" w:color="auto"/>
            <w:bottom w:val="none" w:sz="0" w:space="0" w:color="auto"/>
            <w:right w:val="none" w:sz="0" w:space="0" w:color="auto"/>
          </w:divBdr>
        </w:div>
        <w:div w:id="1785421513">
          <w:marLeft w:val="0"/>
          <w:marRight w:val="0"/>
          <w:marTop w:val="0"/>
          <w:marBottom w:val="0"/>
          <w:divBdr>
            <w:top w:val="none" w:sz="0" w:space="0" w:color="auto"/>
            <w:left w:val="none" w:sz="0" w:space="0" w:color="auto"/>
            <w:bottom w:val="none" w:sz="0" w:space="0" w:color="auto"/>
            <w:right w:val="none" w:sz="0" w:space="0" w:color="auto"/>
          </w:divBdr>
        </w:div>
        <w:div w:id="2022051249">
          <w:marLeft w:val="0"/>
          <w:marRight w:val="0"/>
          <w:marTop w:val="0"/>
          <w:marBottom w:val="0"/>
          <w:divBdr>
            <w:top w:val="none" w:sz="0" w:space="0" w:color="auto"/>
            <w:left w:val="none" w:sz="0" w:space="0" w:color="auto"/>
            <w:bottom w:val="none" w:sz="0" w:space="0" w:color="auto"/>
            <w:right w:val="none" w:sz="0" w:space="0" w:color="auto"/>
          </w:divBdr>
        </w:div>
        <w:div w:id="1184131260">
          <w:marLeft w:val="0"/>
          <w:marRight w:val="0"/>
          <w:marTop w:val="0"/>
          <w:marBottom w:val="0"/>
          <w:divBdr>
            <w:top w:val="none" w:sz="0" w:space="0" w:color="auto"/>
            <w:left w:val="none" w:sz="0" w:space="0" w:color="auto"/>
            <w:bottom w:val="none" w:sz="0" w:space="0" w:color="auto"/>
            <w:right w:val="none" w:sz="0" w:space="0" w:color="auto"/>
          </w:divBdr>
        </w:div>
        <w:div w:id="164365591">
          <w:marLeft w:val="0"/>
          <w:marRight w:val="0"/>
          <w:marTop w:val="0"/>
          <w:marBottom w:val="0"/>
          <w:divBdr>
            <w:top w:val="none" w:sz="0" w:space="0" w:color="auto"/>
            <w:left w:val="none" w:sz="0" w:space="0" w:color="auto"/>
            <w:bottom w:val="none" w:sz="0" w:space="0" w:color="auto"/>
            <w:right w:val="none" w:sz="0" w:space="0" w:color="auto"/>
          </w:divBdr>
        </w:div>
        <w:div w:id="1358965569">
          <w:marLeft w:val="0"/>
          <w:marRight w:val="0"/>
          <w:marTop w:val="0"/>
          <w:marBottom w:val="0"/>
          <w:divBdr>
            <w:top w:val="none" w:sz="0" w:space="0" w:color="auto"/>
            <w:left w:val="none" w:sz="0" w:space="0" w:color="auto"/>
            <w:bottom w:val="none" w:sz="0" w:space="0" w:color="auto"/>
            <w:right w:val="none" w:sz="0" w:space="0" w:color="auto"/>
          </w:divBdr>
        </w:div>
        <w:div w:id="1779134551">
          <w:marLeft w:val="0"/>
          <w:marRight w:val="0"/>
          <w:marTop w:val="0"/>
          <w:marBottom w:val="0"/>
          <w:divBdr>
            <w:top w:val="none" w:sz="0" w:space="0" w:color="auto"/>
            <w:left w:val="none" w:sz="0" w:space="0" w:color="auto"/>
            <w:bottom w:val="none" w:sz="0" w:space="0" w:color="auto"/>
            <w:right w:val="none" w:sz="0" w:space="0" w:color="auto"/>
          </w:divBdr>
        </w:div>
        <w:div w:id="1980573692">
          <w:marLeft w:val="0"/>
          <w:marRight w:val="0"/>
          <w:marTop w:val="0"/>
          <w:marBottom w:val="0"/>
          <w:divBdr>
            <w:top w:val="none" w:sz="0" w:space="0" w:color="auto"/>
            <w:left w:val="none" w:sz="0" w:space="0" w:color="auto"/>
            <w:bottom w:val="none" w:sz="0" w:space="0" w:color="auto"/>
            <w:right w:val="none" w:sz="0" w:space="0" w:color="auto"/>
          </w:divBdr>
        </w:div>
        <w:div w:id="77557774">
          <w:marLeft w:val="0"/>
          <w:marRight w:val="0"/>
          <w:marTop w:val="0"/>
          <w:marBottom w:val="0"/>
          <w:divBdr>
            <w:top w:val="none" w:sz="0" w:space="0" w:color="auto"/>
            <w:left w:val="none" w:sz="0" w:space="0" w:color="auto"/>
            <w:bottom w:val="none" w:sz="0" w:space="0" w:color="auto"/>
            <w:right w:val="none" w:sz="0" w:space="0" w:color="auto"/>
          </w:divBdr>
        </w:div>
        <w:div w:id="1959952077">
          <w:marLeft w:val="0"/>
          <w:marRight w:val="0"/>
          <w:marTop w:val="0"/>
          <w:marBottom w:val="0"/>
          <w:divBdr>
            <w:top w:val="none" w:sz="0" w:space="0" w:color="auto"/>
            <w:left w:val="none" w:sz="0" w:space="0" w:color="auto"/>
            <w:bottom w:val="none" w:sz="0" w:space="0" w:color="auto"/>
            <w:right w:val="none" w:sz="0" w:space="0" w:color="auto"/>
          </w:divBdr>
        </w:div>
        <w:div w:id="1021518271">
          <w:marLeft w:val="0"/>
          <w:marRight w:val="0"/>
          <w:marTop w:val="0"/>
          <w:marBottom w:val="0"/>
          <w:divBdr>
            <w:top w:val="none" w:sz="0" w:space="0" w:color="auto"/>
            <w:left w:val="none" w:sz="0" w:space="0" w:color="auto"/>
            <w:bottom w:val="none" w:sz="0" w:space="0" w:color="auto"/>
            <w:right w:val="none" w:sz="0" w:space="0" w:color="auto"/>
          </w:divBdr>
        </w:div>
        <w:div w:id="922110921">
          <w:marLeft w:val="0"/>
          <w:marRight w:val="0"/>
          <w:marTop w:val="0"/>
          <w:marBottom w:val="0"/>
          <w:divBdr>
            <w:top w:val="none" w:sz="0" w:space="0" w:color="auto"/>
            <w:left w:val="none" w:sz="0" w:space="0" w:color="auto"/>
            <w:bottom w:val="none" w:sz="0" w:space="0" w:color="auto"/>
            <w:right w:val="none" w:sz="0" w:space="0" w:color="auto"/>
          </w:divBdr>
        </w:div>
        <w:div w:id="2133012050">
          <w:marLeft w:val="0"/>
          <w:marRight w:val="0"/>
          <w:marTop w:val="0"/>
          <w:marBottom w:val="0"/>
          <w:divBdr>
            <w:top w:val="none" w:sz="0" w:space="0" w:color="auto"/>
            <w:left w:val="none" w:sz="0" w:space="0" w:color="auto"/>
            <w:bottom w:val="none" w:sz="0" w:space="0" w:color="auto"/>
            <w:right w:val="none" w:sz="0" w:space="0" w:color="auto"/>
          </w:divBdr>
        </w:div>
        <w:div w:id="474493114">
          <w:marLeft w:val="0"/>
          <w:marRight w:val="0"/>
          <w:marTop w:val="0"/>
          <w:marBottom w:val="0"/>
          <w:divBdr>
            <w:top w:val="none" w:sz="0" w:space="0" w:color="auto"/>
            <w:left w:val="none" w:sz="0" w:space="0" w:color="auto"/>
            <w:bottom w:val="none" w:sz="0" w:space="0" w:color="auto"/>
            <w:right w:val="none" w:sz="0" w:space="0" w:color="auto"/>
          </w:divBdr>
        </w:div>
        <w:div w:id="1822506539">
          <w:marLeft w:val="0"/>
          <w:marRight w:val="0"/>
          <w:marTop w:val="0"/>
          <w:marBottom w:val="0"/>
          <w:divBdr>
            <w:top w:val="none" w:sz="0" w:space="0" w:color="auto"/>
            <w:left w:val="none" w:sz="0" w:space="0" w:color="auto"/>
            <w:bottom w:val="none" w:sz="0" w:space="0" w:color="auto"/>
            <w:right w:val="none" w:sz="0" w:space="0" w:color="auto"/>
          </w:divBdr>
        </w:div>
        <w:div w:id="167598491">
          <w:marLeft w:val="0"/>
          <w:marRight w:val="0"/>
          <w:marTop w:val="0"/>
          <w:marBottom w:val="0"/>
          <w:divBdr>
            <w:top w:val="none" w:sz="0" w:space="0" w:color="auto"/>
            <w:left w:val="none" w:sz="0" w:space="0" w:color="auto"/>
            <w:bottom w:val="none" w:sz="0" w:space="0" w:color="auto"/>
            <w:right w:val="none" w:sz="0" w:space="0" w:color="auto"/>
          </w:divBdr>
        </w:div>
        <w:div w:id="579756580">
          <w:marLeft w:val="0"/>
          <w:marRight w:val="0"/>
          <w:marTop w:val="0"/>
          <w:marBottom w:val="0"/>
          <w:divBdr>
            <w:top w:val="none" w:sz="0" w:space="0" w:color="auto"/>
            <w:left w:val="none" w:sz="0" w:space="0" w:color="auto"/>
            <w:bottom w:val="none" w:sz="0" w:space="0" w:color="auto"/>
            <w:right w:val="none" w:sz="0" w:space="0" w:color="auto"/>
          </w:divBdr>
        </w:div>
        <w:div w:id="576205301">
          <w:marLeft w:val="0"/>
          <w:marRight w:val="0"/>
          <w:marTop w:val="0"/>
          <w:marBottom w:val="0"/>
          <w:divBdr>
            <w:top w:val="none" w:sz="0" w:space="0" w:color="auto"/>
            <w:left w:val="none" w:sz="0" w:space="0" w:color="auto"/>
            <w:bottom w:val="none" w:sz="0" w:space="0" w:color="auto"/>
            <w:right w:val="none" w:sz="0" w:space="0" w:color="auto"/>
          </w:divBdr>
        </w:div>
        <w:div w:id="368262989">
          <w:marLeft w:val="0"/>
          <w:marRight w:val="0"/>
          <w:marTop w:val="0"/>
          <w:marBottom w:val="0"/>
          <w:divBdr>
            <w:top w:val="none" w:sz="0" w:space="0" w:color="auto"/>
            <w:left w:val="none" w:sz="0" w:space="0" w:color="auto"/>
            <w:bottom w:val="none" w:sz="0" w:space="0" w:color="auto"/>
            <w:right w:val="none" w:sz="0" w:space="0" w:color="auto"/>
          </w:divBdr>
        </w:div>
        <w:div w:id="156767592">
          <w:marLeft w:val="0"/>
          <w:marRight w:val="0"/>
          <w:marTop w:val="0"/>
          <w:marBottom w:val="0"/>
          <w:divBdr>
            <w:top w:val="none" w:sz="0" w:space="0" w:color="auto"/>
            <w:left w:val="none" w:sz="0" w:space="0" w:color="auto"/>
            <w:bottom w:val="none" w:sz="0" w:space="0" w:color="auto"/>
            <w:right w:val="none" w:sz="0" w:space="0" w:color="auto"/>
          </w:divBdr>
        </w:div>
        <w:div w:id="1362630471">
          <w:marLeft w:val="0"/>
          <w:marRight w:val="0"/>
          <w:marTop w:val="0"/>
          <w:marBottom w:val="0"/>
          <w:divBdr>
            <w:top w:val="none" w:sz="0" w:space="0" w:color="auto"/>
            <w:left w:val="none" w:sz="0" w:space="0" w:color="auto"/>
            <w:bottom w:val="none" w:sz="0" w:space="0" w:color="auto"/>
            <w:right w:val="none" w:sz="0" w:space="0" w:color="auto"/>
          </w:divBdr>
        </w:div>
        <w:div w:id="56982506">
          <w:marLeft w:val="0"/>
          <w:marRight w:val="0"/>
          <w:marTop w:val="0"/>
          <w:marBottom w:val="0"/>
          <w:divBdr>
            <w:top w:val="none" w:sz="0" w:space="0" w:color="auto"/>
            <w:left w:val="none" w:sz="0" w:space="0" w:color="auto"/>
            <w:bottom w:val="none" w:sz="0" w:space="0" w:color="auto"/>
            <w:right w:val="none" w:sz="0" w:space="0" w:color="auto"/>
          </w:divBdr>
        </w:div>
        <w:div w:id="1943103357">
          <w:marLeft w:val="0"/>
          <w:marRight w:val="0"/>
          <w:marTop w:val="0"/>
          <w:marBottom w:val="0"/>
          <w:divBdr>
            <w:top w:val="none" w:sz="0" w:space="0" w:color="auto"/>
            <w:left w:val="none" w:sz="0" w:space="0" w:color="auto"/>
            <w:bottom w:val="none" w:sz="0" w:space="0" w:color="auto"/>
            <w:right w:val="none" w:sz="0" w:space="0" w:color="auto"/>
          </w:divBdr>
        </w:div>
        <w:div w:id="1218710023">
          <w:marLeft w:val="0"/>
          <w:marRight w:val="0"/>
          <w:marTop w:val="0"/>
          <w:marBottom w:val="0"/>
          <w:divBdr>
            <w:top w:val="none" w:sz="0" w:space="0" w:color="auto"/>
            <w:left w:val="none" w:sz="0" w:space="0" w:color="auto"/>
            <w:bottom w:val="none" w:sz="0" w:space="0" w:color="auto"/>
            <w:right w:val="none" w:sz="0" w:space="0" w:color="auto"/>
          </w:divBdr>
        </w:div>
        <w:div w:id="701176985">
          <w:marLeft w:val="0"/>
          <w:marRight w:val="0"/>
          <w:marTop w:val="0"/>
          <w:marBottom w:val="0"/>
          <w:divBdr>
            <w:top w:val="none" w:sz="0" w:space="0" w:color="auto"/>
            <w:left w:val="none" w:sz="0" w:space="0" w:color="auto"/>
            <w:bottom w:val="none" w:sz="0" w:space="0" w:color="auto"/>
            <w:right w:val="none" w:sz="0" w:space="0" w:color="auto"/>
          </w:divBdr>
        </w:div>
        <w:div w:id="719015423">
          <w:marLeft w:val="0"/>
          <w:marRight w:val="0"/>
          <w:marTop w:val="0"/>
          <w:marBottom w:val="0"/>
          <w:divBdr>
            <w:top w:val="none" w:sz="0" w:space="0" w:color="auto"/>
            <w:left w:val="none" w:sz="0" w:space="0" w:color="auto"/>
            <w:bottom w:val="none" w:sz="0" w:space="0" w:color="auto"/>
            <w:right w:val="none" w:sz="0" w:space="0" w:color="auto"/>
          </w:divBdr>
        </w:div>
        <w:div w:id="1328290884">
          <w:marLeft w:val="0"/>
          <w:marRight w:val="0"/>
          <w:marTop w:val="0"/>
          <w:marBottom w:val="0"/>
          <w:divBdr>
            <w:top w:val="none" w:sz="0" w:space="0" w:color="auto"/>
            <w:left w:val="none" w:sz="0" w:space="0" w:color="auto"/>
            <w:bottom w:val="none" w:sz="0" w:space="0" w:color="auto"/>
            <w:right w:val="none" w:sz="0" w:space="0" w:color="auto"/>
          </w:divBdr>
        </w:div>
      </w:divsChild>
    </w:div>
    <w:div w:id="1521705350">
      <w:bodyDiv w:val="1"/>
      <w:marLeft w:val="0"/>
      <w:marRight w:val="0"/>
      <w:marTop w:val="0"/>
      <w:marBottom w:val="0"/>
      <w:divBdr>
        <w:top w:val="none" w:sz="0" w:space="0" w:color="auto"/>
        <w:left w:val="none" w:sz="0" w:space="0" w:color="auto"/>
        <w:bottom w:val="none" w:sz="0" w:space="0" w:color="auto"/>
        <w:right w:val="none" w:sz="0" w:space="0" w:color="auto"/>
      </w:divBdr>
    </w:div>
    <w:div w:id="1600596824">
      <w:bodyDiv w:val="1"/>
      <w:marLeft w:val="0"/>
      <w:marRight w:val="0"/>
      <w:marTop w:val="0"/>
      <w:marBottom w:val="0"/>
      <w:divBdr>
        <w:top w:val="none" w:sz="0" w:space="0" w:color="auto"/>
        <w:left w:val="none" w:sz="0" w:space="0" w:color="auto"/>
        <w:bottom w:val="none" w:sz="0" w:space="0" w:color="auto"/>
        <w:right w:val="none" w:sz="0" w:space="0" w:color="auto"/>
      </w:divBdr>
      <w:divsChild>
        <w:div w:id="1274285762">
          <w:marLeft w:val="0"/>
          <w:marRight w:val="0"/>
          <w:marTop w:val="0"/>
          <w:marBottom w:val="0"/>
          <w:divBdr>
            <w:top w:val="none" w:sz="0" w:space="0" w:color="auto"/>
            <w:left w:val="none" w:sz="0" w:space="0" w:color="auto"/>
            <w:bottom w:val="none" w:sz="0" w:space="0" w:color="auto"/>
            <w:right w:val="none" w:sz="0" w:space="0" w:color="auto"/>
          </w:divBdr>
        </w:div>
        <w:div w:id="1104153820">
          <w:marLeft w:val="0"/>
          <w:marRight w:val="0"/>
          <w:marTop w:val="0"/>
          <w:marBottom w:val="0"/>
          <w:divBdr>
            <w:top w:val="none" w:sz="0" w:space="0" w:color="auto"/>
            <w:left w:val="none" w:sz="0" w:space="0" w:color="auto"/>
            <w:bottom w:val="none" w:sz="0" w:space="0" w:color="auto"/>
            <w:right w:val="none" w:sz="0" w:space="0" w:color="auto"/>
          </w:divBdr>
        </w:div>
      </w:divsChild>
    </w:div>
    <w:div w:id="1790708974">
      <w:bodyDiv w:val="1"/>
      <w:marLeft w:val="0"/>
      <w:marRight w:val="0"/>
      <w:marTop w:val="0"/>
      <w:marBottom w:val="0"/>
      <w:divBdr>
        <w:top w:val="none" w:sz="0" w:space="0" w:color="auto"/>
        <w:left w:val="none" w:sz="0" w:space="0" w:color="auto"/>
        <w:bottom w:val="none" w:sz="0" w:space="0" w:color="auto"/>
        <w:right w:val="none" w:sz="0" w:space="0" w:color="auto"/>
      </w:divBdr>
      <w:divsChild>
        <w:div w:id="1237935235">
          <w:marLeft w:val="0"/>
          <w:marRight w:val="0"/>
          <w:marTop w:val="0"/>
          <w:marBottom w:val="0"/>
          <w:divBdr>
            <w:top w:val="none" w:sz="0" w:space="0" w:color="auto"/>
            <w:left w:val="none" w:sz="0" w:space="0" w:color="auto"/>
            <w:bottom w:val="none" w:sz="0" w:space="0" w:color="auto"/>
            <w:right w:val="none" w:sz="0" w:space="0" w:color="auto"/>
          </w:divBdr>
        </w:div>
        <w:div w:id="638459125">
          <w:marLeft w:val="0"/>
          <w:marRight w:val="0"/>
          <w:marTop w:val="0"/>
          <w:marBottom w:val="0"/>
          <w:divBdr>
            <w:top w:val="none" w:sz="0" w:space="0" w:color="auto"/>
            <w:left w:val="none" w:sz="0" w:space="0" w:color="auto"/>
            <w:bottom w:val="none" w:sz="0" w:space="0" w:color="auto"/>
            <w:right w:val="none" w:sz="0" w:space="0" w:color="auto"/>
          </w:divBdr>
        </w:div>
        <w:div w:id="2034263656">
          <w:marLeft w:val="0"/>
          <w:marRight w:val="0"/>
          <w:marTop w:val="0"/>
          <w:marBottom w:val="0"/>
          <w:divBdr>
            <w:top w:val="none" w:sz="0" w:space="0" w:color="auto"/>
            <w:left w:val="none" w:sz="0" w:space="0" w:color="auto"/>
            <w:bottom w:val="none" w:sz="0" w:space="0" w:color="auto"/>
            <w:right w:val="none" w:sz="0" w:space="0" w:color="auto"/>
          </w:divBdr>
        </w:div>
        <w:div w:id="972365607">
          <w:marLeft w:val="0"/>
          <w:marRight w:val="0"/>
          <w:marTop w:val="0"/>
          <w:marBottom w:val="0"/>
          <w:divBdr>
            <w:top w:val="none" w:sz="0" w:space="0" w:color="auto"/>
            <w:left w:val="none" w:sz="0" w:space="0" w:color="auto"/>
            <w:bottom w:val="none" w:sz="0" w:space="0" w:color="auto"/>
            <w:right w:val="none" w:sz="0" w:space="0" w:color="auto"/>
          </w:divBdr>
        </w:div>
        <w:div w:id="472599463">
          <w:marLeft w:val="0"/>
          <w:marRight w:val="0"/>
          <w:marTop w:val="0"/>
          <w:marBottom w:val="0"/>
          <w:divBdr>
            <w:top w:val="none" w:sz="0" w:space="0" w:color="auto"/>
            <w:left w:val="none" w:sz="0" w:space="0" w:color="auto"/>
            <w:bottom w:val="none" w:sz="0" w:space="0" w:color="auto"/>
            <w:right w:val="none" w:sz="0" w:space="0" w:color="auto"/>
          </w:divBdr>
        </w:div>
        <w:div w:id="1572231826">
          <w:marLeft w:val="0"/>
          <w:marRight w:val="0"/>
          <w:marTop w:val="0"/>
          <w:marBottom w:val="0"/>
          <w:divBdr>
            <w:top w:val="none" w:sz="0" w:space="0" w:color="auto"/>
            <w:left w:val="none" w:sz="0" w:space="0" w:color="auto"/>
            <w:bottom w:val="none" w:sz="0" w:space="0" w:color="auto"/>
            <w:right w:val="none" w:sz="0" w:space="0" w:color="auto"/>
          </w:divBdr>
        </w:div>
        <w:div w:id="1224684045">
          <w:marLeft w:val="0"/>
          <w:marRight w:val="0"/>
          <w:marTop w:val="0"/>
          <w:marBottom w:val="0"/>
          <w:divBdr>
            <w:top w:val="none" w:sz="0" w:space="0" w:color="auto"/>
            <w:left w:val="none" w:sz="0" w:space="0" w:color="auto"/>
            <w:bottom w:val="none" w:sz="0" w:space="0" w:color="auto"/>
            <w:right w:val="none" w:sz="0" w:space="0" w:color="auto"/>
          </w:divBdr>
        </w:div>
        <w:div w:id="563298321">
          <w:marLeft w:val="0"/>
          <w:marRight w:val="0"/>
          <w:marTop w:val="0"/>
          <w:marBottom w:val="0"/>
          <w:divBdr>
            <w:top w:val="none" w:sz="0" w:space="0" w:color="auto"/>
            <w:left w:val="none" w:sz="0" w:space="0" w:color="auto"/>
            <w:bottom w:val="none" w:sz="0" w:space="0" w:color="auto"/>
            <w:right w:val="none" w:sz="0" w:space="0" w:color="auto"/>
          </w:divBdr>
        </w:div>
        <w:div w:id="1556117485">
          <w:marLeft w:val="0"/>
          <w:marRight w:val="0"/>
          <w:marTop w:val="0"/>
          <w:marBottom w:val="0"/>
          <w:divBdr>
            <w:top w:val="none" w:sz="0" w:space="0" w:color="auto"/>
            <w:left w:val="none" w:sz="0" w:space="0" w:color="auto"/>
            <w:bottom w:val="none" w:sz="0" w:space="0" w:color="auto"/>
            <w:right w:val="none" w:sz="0" w:space="0" w:color="auto"/>
          </w:divBdr>
        </w:div>
        <w:div w:id="1700352554">
          <w:marLeft w:val="0"/>
          <w:marRight w:val="0"/>
          <w:marTop w:val="0"/>
          <w:marBottom w:val="0"/>
          <w:divBdr>
            <w:top w:val="none" w:sz="0" w:space="0" w:color="auto"/>
            <w:left w:val="none" w:sz="0" w:space="0" w:color="auto"/>
            <w:bottom w:val="none" w:sz="0" w:space="0" w:color="auto"/>
            <w:right w:val="none" w:sz="0" w:space="0" w:color="auto"/>
          </w:divBdr>
        </w:div>
        <w:div w:id="993794790">
          <w:marLeft w:val="0"/>
          <w:marRight w:val="0"/>
          <w:marTop w:val="0"/>
          <w:marBottom w:val="0"/>
          <w:divBdr>
            <w:top w:val="none" w:sz="0" w:space="0" w:color="auto"/>
            <w:left w:val="none" w:sz="0" w:space="0" w:color="auto"/>
            <w:bottom w:val="none" w:sz="0" w:space="0" w:color="auto"/>
            <w:right w:val="none" w:sz="0" w:space="0" w:color="auto"/>
          </w:divBdr>
        </w:div>
        <w:div w:id="1917009839">
          <w:marLeft w:val="0"/>
          <w:marRight w:val="0"/>
          <w:marTop w:val="0"/>
          <w:marBottom w:val="0"/>
          <w:divBdr>
            <w:top w:val="none" w:sz="0" w:space="0" w:color="auto"/>
            <w:left w:val="none" w:sz="0" w:space="0" w:color="auto"/>
            <w:bottom w:val="none" w:sz="0" w:space="0" w:color="auto"/>
            <w:right w:val="none" w:sz="0" w:space="0" w:color="auto"/>
          </w:divBdr>
        </w:div>
        <w:div w:id="829711241">
          <w:marLeft w:val="0"/>
          <w:marRight w:val="0"/>
          <w:marTop w:val="0"/>
          <w:marBottom w:val="0"/>
          <w:divBdr>
            <w:top w:val="none" w:sz="0" w:space="0" w:color="auto"/>
            <w:left w:val="none" w:sz="0" w:space="0" w:color="auto"/>
            <w:bottom w:val="none" w:sz="0" w:space="0" w:color="auto"/>
            <w:right w:val="none" w:sz="0" w:space="0" w:color="auto"/>
          </w:divBdr>
        </w:div>
        <w:div w:id="623124470">
          <w:marLeft w:val="0"/>
          <w:marRight w:val="0"/>
          <w:marTop w:val="0"/>
          <w:marBottom w:val="0"/>
          <w:divBdr>
            <w:top w:val="none" w:sz="0" w:space="0" w:color="auto"/>
            <w:left w:val="none" w:sz="0" w:space="0" w:color="auto"/>
            <w:bottom w:val="none" w:sz="0" w:space="0" w:color="auto"/>
            <w:right w:val="none" w:sz="0" w:space="0" w:color="auto"/>
          </w:divBdr>
        </w:div>
        <w:div w:id="1042823367">
          <w:marLeft w:val="0"/>
          <w:marRight w:val="0"/>
          <w:marTop w:val="0"/>
          <w:marBottom w:val="0"/>
          <w:divBdr>
            <w:top w:val="none" w:sz="0" w:space="0" w:color="auto"/>
            <w:left w:val="none" w:sz="0" w:space="0" w:color="auto"/>
            <w:bottom w:val="none" w:sz="0" w:space="0" w:color="auto"/>
            <w:right w:val="none" w:sz="0" w:space="0" w:color="auto"/>
          </w:divBdr>
        </w:div>
        <w:div w:id="1038896633">
          <w:marLeft w:val="0"/>
          <w:marRight w:val="0"/>
          <w:marTop w:val="0"/>
          <w:marBottom w:val="0"/>
          <w:divBdr>
            <w:top w:val="none" w:sz="0" w:space="0" w:color="auto"/>
            <w:left w:val="none" w:sz="0" w:space="0" w:color="auto"/>
            <w:bottom w:val="none" w:sz="0" w:space="0" w:color="auto"/>
            <w:right w:val="none" w:sz="0" w:space="0" w:color="auto"/>
          </w:divBdr>
        </w:div>
        <w:div w:id="1696425926">
          <w:marLeft w:val="0"/>
          <w:marRight w:val="0"/>
          <w:marTop w:val="0"/>
          <w:marBottom w:val="0"/>
          <w:divBdr>
            <w:top w:val="none" w:sz="0" w:space="0" w:color="auto"/>
            <w:left w:val="none" w:sz="0" w:space="0" w:color="auto"/>
            <w:bottom w:val="none" w:sz="0" w:space="0" w:color="auto"/>
            <w:right w:val="none" w:sz="0" w:space="0" w:color="auto"/>
          </w:divBdr>
        </w:div>
        <w:div w:id="716709309">
          <w:marLeft w:val="0"/>
          <w:marRight w:val="0"/>
          <w:marTop w:val="0"/>
          <w:marBottom w:val="0"/>
          <w:divBdr>
            <w:top w:val="none" w:sz="0" w:space="0" w:color="auto"/>
            <w:left w:val="none" w:sz="0" w:space="0" w:color="auto"/>
            <w:bottom w:val="none" w:sz="0" w:space="0" w:color="auto"/>
            <w:right w:val="none" w:sz="0" w:space="0" w:color="auto"/>
          </w:divBdr>
        </w:div>
        <w:div w:id="1782871233">
          <w:marLeft w:val="0"/>
          <w:marRight w:val="0"/>
          <w:marTop w:val="0"/>
          <w:marBottom w:val="0"/>
          <w:divBdr>
            <w:top w:val="none" w:sz="0" w:space="0" w:color="auto"/>
            <w:left w:val="none" w:sz="0" w:space="0" w:color="auto"/>
            <w:bottom w:val="none" w:sz="0" w:space="0" w:color="auto"/>
            <w:right w:val="none" w:sz="0" w:space="0" w:color="auto"/>
          </w:divBdr>
        </w:div>
        <w:div w:id="807359461">
          <w:marLeft w:val="0"/>
          <w:marRight w:val="0"/>
          <w:marTop w:val="0"/>
          <w:marBottom w:val="0"/>
          <w:divBdr>
            <w:top w:val="none" w:sz="0" w:space="0" w:color="auto"/>
            <w:left w:val="none" w:sz="0" w:space="0" w:color="auto"/>
            <w:bottom w:val="none" w:sz="0" w:space="0" w:color="auto"/>
            <w:right w:val="none" w:sz="0" w:space="0" w:color="auto"/>
          </w:divBdr>
        </w:div>
        <w:div w:id="145362916">
          <w:marLeft w:val="0"/>
          <w:marRight w:val="0"/>
          <w:marTop w:val="0"/>
          <w:marBottom w:val="0"/>
          <w:divBdr>
            <w:top w:val="none" w:sz="0" w:space="0" w:color="auto"/>
            <w:left w:val="none" w:sz="0" w:space="0" w:color="auto"/>
            <w:bottom w:val="none" w:sz="0" w:space="0" w:color="auto"/>
            <w:right w:val="none" w:sz="0" w:space="0" w:color="auto"/>
          </w:divBdr>
        </w:div>
        <w:div w:id="873613389">
          <w:marLeft w:val="0"/>
          <w:marRight w:val="0"/>
          <w:marTop w:val="0"/>
          <w:marBottom w:val="0"/>
          <w:divBdr>
            <w:top w:val="none" w:sz="0" w:space="0" w:color="auto"/>
            <w:left w:val="none" w:sz="0" w:space="0" w:color="auto"/>
            <w:bottom w:val="none" w:sz="0" w:space="0" w:color="auto"/>
            <w:right w:val="none" w:sz="0" w:space="0" w:color="auto"/>
          </w:divBdr>
        </w:div>
        <w:div w:id="1399210085">
          <w:marLeft w:val="0"/>
          <w:marRight w:val="0"/>
          <w:marTop w:val="0"/>
          <w:marBottom w:val="0"/>
          <w:divBdr>
            <w:top w:val="none" w:sz="0" w:space="0" w:color="auto"/>
            <w:left w:val="none" w:sz="0" w:space="0" w:color="auto"/>
            <w:bottom w:val="none" w:sz="0" w:space="0" w:color="auto"/>
            <w:right w:val="none" w:sz="0" w:space="0" w:color="auto"/>
          </w:divBdr>
        </w:div>
        <w:div w:id="2119831525">
          <w:marLeft w:val="0"/>
          <w:marRight w:val="0"/>
          <w:marTop w:val="0"/>
          <w:marBottom w:val="0"/>
          <w:divBdr>
            <w:top w:val="none" w:sz="0" w:space="0" w:color="auto"/>
            <w:left w:val="none" w:sz="0" w:space="0" w:color="auto"/>
            <w:bottom w:val="none" w:sz="0" w:space="0" w:color="auto"/>
            <w:right w:val="none" w:sz="0" w:space="0" w:color="auto"/>
          </w:divBdr>
        </w:div>
        <w:div w:id="1260942082">
          <w:marLeft w:val="0"/>
          <w:marRight w:val="0"/>
          <w:marTop w:val="0"/>
          <w:marBottom w:val="0"/>
          <w:divBdr>
            <w:top w:val="none" w:sz="0" w:space="0" w:color="auto"/>
            <w:left w:val="none" w:sz="0" w:space="0" w:color="auto"/>
            <w:bottom w:val="none" w:sz="0" w:space="0" w:color="auto"/>
            <w:right w:val="none" w:sz="0" w:space="0" w:color="auto"/>
          </w:divBdr>
        </w:div>
        <w:div w:id="1101296427">
          <w:marLeft w:val="0"/>
          <w:marRight w:val="0"/>
          <w:marTop w:val="0"/>
          <w:marBottom w:val="0"/>
          <w:divBdr>
            <w:top w:val="none" w:sz="0" w:space="0" w:color="auto"/>
            <w:left w:val="none" w:sz="0" w:space="0" w:color="auto"/>
            <w:bottom w:val="none" w:sz="0" w:space="0" w:color="auto"/>
            <w:right w:val="none" w:sz="0" w:space="0" w:color="auto"/>
          </w:divBdr>
        </w:div>
        <w:div w:id="1888251333">
          <w:marLeft w:val="0"/>
          <w:marRight w:val="0"/>
          <w:marTop w:val="0"/>
          <w:marBottom w:val="0"/>
          <w:divBdr>
            <w:top w:val="none" w:sz="0" w:space="0" w:color="auto"/>
            <w:left w:val="none" w:sz="0" w:space="0" w:color="auto"/>
            <w:bottom w:val="none" w:sz="0" w:space="0" w:color="auto"/>
            <w:right w:val="none" w:sz="0" w:space="0" w:color="auto"/>
          </w:divBdr>
        </w:div>
        <w:div w:id="1054893330">
          <w:marLeft w:val="0"/>
          <w:marRight w:val="0"/>
          <w:marTop w:val="0"/>
          <w:marBottom w:val="0"/>
          <w:divBdr>
            <w:top w:val="none" w:sz="0" w:space="0" w:color="auto"/>
            <w:left w:val="none" w:sz="0" w:space="0" w:color="auto"/>
            <w:bottom w:val="none" w:sz="0" w:space="0" w:color="auto"/>
            <w:right w:val="none" w:sz="0" w:space="0" w:color="auto"/>
          </w:divBdr>
        </w:div>
        <w:div w:id="391318385">
          <w:marLeft w:val="0"/>
          <w:marRight w:val="0"/>
          <w:marTop w:val="0"/>
          <w:marBottom w:val="0"/>
          <w:divBdr>
            <w:top w:val="none" w:sz="0" w:space="0" w:color="auto"/>
            <w:left w:val="none" w:sz="0" w:space="0" w:color="auto"/>
            <w:bottom w:val="none" w:sz="0" w:space="0" w:color="auto"/>
            <w:right w:val="none" w:sz="0" w:space="0" w:color="auto"/>
          </w:divBdr>
        </w:div>
        <w:div w:id="2017071741">
          <w:marLeft w:val="0"/>
          <w:marRight w:val="0"/>
          <w:marTop w:val="0"/>
          <w:marBottom w:val="0"/>
          <w:divBdr>
            <w:top w:val="none" w:sz="0" w:space="0" w:color="auto"/>
            <w:left w:val="none" w:sz="0" w:space="0" w:color="auto"/>
            <w:bottom w:val="none" w:sz="0" w:space="0" w:color="auto"/>
            <w:right w:val="none" w:sz="0" w:space="0" w:color="auto"/>
          </w:divBdr>
        </w:div>
        <w:div w:id="1104496378">
          <w:marLeft w:val="0"/>
          <w:marRight w:val="0"/>
          <w:marTop w:val="0"/>
          <w:marBottom w:val="0"/>
          <w:divBdr>
            <w:top w:val="none" w:sz="0" w:space="0" w:color="auto"/>
            <w:left w:val="none" w:sz="0" w:space="0" w:color="auto"/>
            <w:bottom w:val="none" w:sz="0" w:space="0" w:color="auto"/>
            <w:right w:val="none" w:sz="0" w:space="0" w:color="auto"/>
          </w:divBdr>
        </w:div>
        <w:div w:id="347144674">
          <w:marLeft w:val="0"/>
          <w:marRight w:val="0"/>
          <w:marTop w:val="0"/>
          <w:marBottom w:val="0"/>
          <w:divBdr>
            <w:top w:val="none" w:sz="0" w:space="0" w:color="auto"/>
            <w:left w:val="none" w:sz="0" w:space="0" w:color="auto"/>
            <w:bottom w:val="none" w:sz="0" w:space="0" w:color="auto"/>
            <w:right w:val="none" w:sz="0" w:space="0" w:color="auto"/>
          </w:divBdr>
        </w:div>
        <w:div w:id="1139152207">
          <w:marLeft w:val="0"/>
          <w:marRight w:val="0"/>
          <w:marTop w:val="0"/>
          <w:marBottom w:val="0"/>
          <w:divBdr>
            <w:top w:val="none" w:sz="0" w:space="0" w:color="auto"/>
            <w:left w:val="none" w:sz="0" w:space="0" w:color="auto"/>
            <w:bottom w:val="none" w:sz="0" w:space="0" w:color="auto"/>
            <w:right w:val="none" w:sz="0" w:space="0" w:color="auto"/>
          </w:divBdr>
        </w:div>
        <w:div w:id="136150267">
          <w:marLeft w:val="0"/>
          <w:marRight w:val="0"/>
          <w:marTop w:val="0"/>
          <w:marBottom w:val="0"/>
          <w:divBdr>
            <w:top w:val="none" w:sz="0" w:space="0" w:color="auto"/>
            <w:left w:val="none" w:sz="0" w:space="0" w:color="auto"/>
            <w:bottom w:val="none" w:sz="0" w:space="0" w:color="auto"/>
            <w:right w:val="none" w:sz="0" w:space="0" w:color="auto"/>
          </w:divBdr>
        </w:div>
        <w:div w:id="1704985255">
          <w:marLeft w:val="0"/>
          <w:marRight w:val="0"/>
          <w:marTop w:val="0"/>
          <w:marBottom w:val="0"/>
          <w:divBdr>
            <w:top w:val="none" w:sz="0" w:space="0" w:color="auto"/>
            <w:left w:val="none" w:sz="0" w:space="0" w:color="auto"/>
            <w:bottom w:val="none" w:sz="0" w:space="0" w:color="auto"/>
            <w:right w:val="none" w:sz="0" w:space="0" w:color="auto"/>
          </w:divBdr>
        </w:div>
        <w:div w:id="1351906755">
          <w:marLeft w:val="0"/>
          <w:marRight w:val="0"/>
          <w:marTop w:val="0"/>
          <w:marBottom w:val="0"/>
          <w:divBdr>
            <w:top w:val="none" w:sz="0" w:space="0" w:color="auto"/>
            <w:left w:val="none" w:sz="0" w:space="0" w:color="auto"/>
            <w:bottom w:val="none" w:sz="0" w:space="0" w:color="auto"/>
            <w:right w:val="none" w:sz="0" w:space="0" w:color="auto"/>
          </w:divBdr>
        </w:div>
        <w:div w:id="1407610428">
          <w:marLeft w:val="0"/>
          <w:marRight w:val="0"/>
          <w:marTop w:val="0"/>
          <w:marBottom w:val="0"/>
          <w:divBdr>
            <w:top w:val="none" w:sz="0" w:space="0" w:color="auto"/>
            <w:left w:val="none" w:sz="0" w:space="0" w:color="auto"/>
            <w:bottom w:val="none" w:sz="0" w:space="0" w:color="auto"/>
            <w:right w:val="none" w:sz="0" w:space="0" w:color="auto"/>
          </w:divBdr>
        </w:div>
        <w:div w:id="344408400">
          <w:marLeft w:val="0"/>
          <w:marRight w:val="0"/>
          <w:marTop w:val="0"/>
          <w:marBottom w:val="0"/>
          <w:divBdr>
            <w:top w:val="none" w:sz="0" w:space="0" w:color="auto"/>
            <w:left w:val="none" w:sz="0" w:space="0" w:color="auto"/>
            <w:bottom w:val="none" w:sz="0" w:space="0" w:color="auto"/>
            <w:right w:val="none" w:sz="0" w:space="0" w:color="auto"/>
          </w:divBdr>
        </w:div>
        <w:div w:id="811756997">
          <w:marLeft w:val="0"/>
          <w:marRight w:val="0"/>
          <w:marTop w:val="0"/>
          <w:marBottom w:val="0"/>
          <w:divBdr>
            <w:top w:val="none" w:sz="0" w:space="0" w:color="auto"/>
            <w:left w:val="none" w:sz="0" w:space="0" w:color="auto"/>
            <w:bottom w:val="none" w:sz="0" w:space="0" w:color="auto"/>
            <w:right w:val="none" w:sz="0" w:space="0" w:color="auto"/>
          </w:divBdr>
        </w:div>
        <w:div w:id="1364556657">
          <w:marLeft w:val="0"/>
          <w:marRight w:val="0"/>
          <w:marTop w:val="0"/>
          <w:marBottom w:val="0"/>
          <w:divBdr>
            <w:top w:val="none" w:sz="0" w:space="0" w:color="auto"/>
            <w:left w:val="none" w:sz="0" w:space="0" w:color="auto"/>
            <w:bottom w:val="none" w:sz="0" w:space="0" w:color="auto"/>
            <w:right w:val="none" w:sz="0" w:space="0" w:color="auto"/>
          </w:divBdr>
        </w:div>
        <w:div w:id="1291134429">
          <w:marLeft w:val="0"/>
          <w:marRight w:val="0"/>
          <w:marTop w:val="0"/>
          <w:marBottom w:val="0"/>
          <w:divBdr>
            <w:top w:val="none" w:sz="0" w:space="0" w:color="auto"/>
            <w:left w:val="none" w:sz="0" w:space="0" w:color="auto"/>
            <w:bottom w:val="none" w:sz="0" w:space="0" w:color="auto"/>
            <w:right w:val="none" w:sz="0" w:space="0" w:color="auto"/>
          </w:divBdr>
        </w:div>
        <w:div w:id="384258436">
          <w:marLeft w:val="0"/>
          <w:marRight w:val="0"/>
          <w:marTop w:val="0"/>
          <w:marBottom w:val="0"/>
          <w:divBdr>
            <w:top w:val="none" w:sz="0" w:space="0" w:color="auto"/>
            <w:left w:val="none" w:sz="0" w:space="0" w:color="auto"/>
            <w:bottom w:val="none" w:sz="0" w:space="0" w:color="auto"/>
            <w:right w:val="none" w:sz="0" w:space="0" w:color="auto"/>
          </w:divBdr>
        </w:div>
        <w:div w:id="1580407231">
          <w:marLeft w:val="0"/>
          <w:marRight w:val="0"/>
          <w:marTop w:val="0"/>
          <w:marBottom w:val="0"/>
          <w:divBdr>
            <w:top w:val="none" w:sz="0" w:space="0" w:color="auto"/>
            <w:left w:val="none" w:sz="0" w:space="0" w:color="auto"/>
            <w:bottom w:val="none" w:sz="0" w:space="0" w:color="auto"/>
            <w:right w:val="none" w:sz="0" w:space="0" w:color="auto"/>
          </w:divBdr>
        </w:div>
        <w:div w:id="1251504356">
          <w:marLeft w:val="0"/>
          <w:marRight w:val="0"/>
          <w:marTop w:val="0"/>
          <w:marBottom w:val="0"/>
          <w:divBdr>
            <w:top w:val="none" w:sz="0" w:space="0" w:color="auto"/>
            <w:left w:val="none" w:sz="0" w:space="0" w:color="auto"/>
            <w:bottom w:val="none" w:sz="0" w:space="0" w:color="auto"/>
            <w:right w:val="none" w:sz="0" w:space="0" w:color="auto"/>
          </w:divBdr>
        </w:div>
        <w:div w:id="129132170">
          <w:marLeft w:val="0"/>
          <w:marRight w:val="0"/>
          <w:marTop w:val="0"/>
          <w:marBottom w:val="0"/>
          <w:divBdr>
            <w:top w:val="none" w:sz="0" w:space="0" w:color="auto"/>
            <w:left w:val="none" w:sz="0" w:space="0" w:color="auto"/>
            <w:bottom w:val="none" w:sz="0" w:space="0" w:color="auto"/>
            <w:right w:val="none" w:sz="0" w:space="0" w:color="auto"/>
          </w:divBdr>
        </w:div>
        <w:div w:id="1354110637">
          <w:marLeft w:val="0"/>
          <w:marRight w:val="0"/>
          <w:marTop w:val="0"/>
          <w:marBottom w:val="0"/>
          <w:divBdr>
            <w:top w:val="none" w:sz="0" w:space="0" w:color="auto"/>
            <w:left w:val="none" w:sz="0" w:space="0" w:color="auto"/>
            <w:bottom w:val="none" w:sz="0" w:space="0" w:color="auto"/>
            <w:right w:val="none" w:sz="0" w:space="0" w:color="auto"/>
          </w:divBdr>
        </w:div>
        <w:div w:id="114761820">
          <w:marLeft w:val="0"/>
          <w:marRight w:val="0"/>
          <w:marTop w:val="0"/>
          <w:marBottom w:val="0"/>
          <w:divBdr>
            <w:top w:val="none" w:sz="0" w:space="0" w:color="auto"/>
            <w:left w:val="none" w:sz="0" w:space="0" w:color="auto"/>
            <w:bottom w:val="none" w:sz="0" w:space="0" w:color="auto"/>
            <w:right w:val="none" w:sz="0" w:space="0" w:color="auto"/>
          </w:divBdr>
        </w:div>
        <w:div w:id="151718927">
          <w:marLeft w:val="0"/>
          <w:marRight w:val="0"/>
          <w:marTop w:val="0"/>
          <w:marBottom w:val="0"/>
          <w:divBdr>
            <w:top w:val="none" w:sz="0" w:space="0" w:color="auto"/>
            <w:left w:val="none" w:sz="0" w:space="0" w:color="auto"/>
            <w:bottom w:val="none" w:sz="0" w:space="0" w:color="auto"/>
            <w:right w:val="none" w:sz="0" w:space="0" w:color="auto"/>
          </w:divBdr>
        </w:div>
        <w:div w:id="626590243">
          <w:marLeft w:val="0"/>
          <w:marRight w:val="0"/>
          <w:marTop w:val="0"/>
          <w:marBottom w:val="0"/>
          <w:divBdr>
            <w:top w:val="none" w:sz="0" w:space="0" w:color="auto"/>
            <w:left w:val="none" w:sz="0" w:space="0" w:color="auto"/>
            <w:bottom w:val="none" w:sz="0" w:space="0" w:color="auto"/>
            <w:right w:val="none" w:sz="0" w:space="0" w:color="auto"/>
          </w:divBdr>
        </w:div>
        <w:div w:id="2095932832">
          <w:marLeft w:val="0"/>
          <w:marRight w:val="0"/>
          <w:marTop w:val="0"/>
          <w:marBottom w:val="0"/>
          <w:divBdr>
            <w:top w:val="none" w:sz="0" w:space="0" w:color="auto"/>
            <w:left w:val="none" w:sz="0" w:space="0" w:color="auto"/>
            <w:bottom w:val="none" w:sz="0" w:space="0" w:color="auto"/>
            <w:right w:val="none" w:sz="0" w:space="0" w:color="auto"/>
          </w:divBdr>
        </w:div>
        <w:div w:id="1178346891">
          <w:marLeft w:val="0"/>
          <w:marRight w:val="0"/>
          <w:marTop w:val="0"/>
          <w:marBottom w:val="0"/>
          <w:divBdr>
            <w:top w:val="none" w:sz="0" w:space="0" w:color="auto"/>
            <w:left w:val="none" w:sz="0" w:space="0" w:color="auto"/>
            <w:bottom w:val="none" w:sz="0" w:space="0" w:color="auto"/>
            <w:right w:val="none" w:sz="0" w:space="0" w:color="auto"/>
          </w:divBdr>
        </w:div>
        <w:div w:id="1518036850">
          <w:marLeft w:val="0"/>
          <w:marRight w:val="0"/>
          <w:marTop w:val="0"/>
          <w:marBottom w:val="0"/>
          <w:divBdr>
            <w:top w:val="none" w:sz="0" w:space="0" w:color="auto"/>
            <w:left w:val="none" w:sz="0" w:space="0" w:color="auto"/>
            <w:bottom w:val="none" w:sz="0" w:space="0" w:color="auto"/>
            <w:right w:val="none" w:sz="0" w:space="0" w:color="auto"/>
          </w:divBdr>
        </w:div>
        <w:div w:id="696931143">
          <w:marLeft w:val="0"/>
          <w:marRight w:val="0"/>
          <w:marTop w:val="0"/>
          <w:marBottom w:val="0"/>
          <w:divBdr>
            <w:top w:val="none" w:sz="0" w:space="0" w:color="auto"/>
            <w:left w:val="none" w:sz="0" w:space="0" w:color="auto"/>
            <w:bottom w:val="none" w:sz="0" w:space="0" w:color="auto"/>
            <w:right w:val="none" w:sz="0" w:space="0" w:color="auto"/>
          </w:divBdr>
        </w:div>
        <w:div w:id="1826310660">
          <w:marLeft w:val="0"/>
          <w:marRight w:val="0"/>
          <w:marTop w:val="0"/>
          <w:marBottom w:val="0"/>
          <w:divBdr>
            <w:top w:val="none" w:sz="0" w:space="0" w:color="auto"/>
            <w:left w:val="none" w:sz="0" w:space="0" w:color="auto"/>
            <w:bottom w:val="none" w:sz="0" w:space="0" w:color="auto"/>
            <w:right w:val="none" w:sz="0" w:space="0" w:color="auto"/>
          </w:divBdr>
        </w:div>
        <w:div w:id="183371282">
          <w:marLeft w:val="0"/>
          <w:marRight w:val="0"/>
          <w:marTop w:val="0"/>
          <w:marBottom w:val="0"/>
          <w:divBdr>
            <w:top w:val="none" w:sz="0" w:space="0" w:color="auto"/>
            <w:left w:val="none" w:sz="0" w:space="0" w:color="auto"/>
            <w:bottom w:val="none" w:sz="0" w:space="0" w:color="auto"/>
            <w:right w:val="none" w:sz="0" w:space="0" w:color="auto"/>
          </w:divBdr>
        </w:div>
        <w:div w:id="1984698050">
          <w:marLeft w:val="0"/>
          <w:marRight w:val="0"/>
          <w:marTop w:val="0"/>
          <w:marBottom w:val="0"/>
          <w:divBdr>
            <w:top w:val="none" w:sz="0" w:space="0" w:color="auto"/>
            <w:left w:val="none" w:sz="0" w:space="0" w:color="auto"/>
            <w:bottom w:val="none" w:sz="0" w:space="0" w:color="auto"/>
            <w:right w:val="none" w:sz="0" w:space="0" w:color="auto"/>
          </w:divBdr>
        </w:div>
        <w:div w:id="712655953">
          <w:marLeft w:val="0"/>
          <w:marRight w:val="0"/>
          <w:marTop w:val="0"/>
          <w:marBottom w:val="0"/>
          <w:divBdr>
            <w:top w:val="none" w:sz="0" w:space="0" w:color="auto"/>
            <w:left w:val="none" w:sz="0" w:space="0" w:color="auto"/>
            <w:bottom w:val="none" w:sz="0" w:space="0" w:color="auto"/>
            <w:right w:val="none" w:sz="0" w:space="0" w:color="auto"/>
          </w:divBdr>
        </w:div>
        <w:div w:id="103430996">
          <w:marLeft w:val="0"/>
          <w:marRight w:val="0"/>
          <w:marTop w:val="0"/>
          <w:marBottom w:val="0"/>
          <w:divBdr>
            <w:top w:val="none" w:sz="0" w:space="0" w:color="auto"/>
            <w:left w:val="none" w:sz="0" w:space="0" w:color="auto"/>
            <w:bottom w:val="none" w:sz="0" w:space="0" w:color="auto"/>
            <w:right w:val="none" w:sz="0" w:space="0" w:color="auto"/>
          </w:divBdr>
        </w:div>
        <w:div w:id="283121740">
          <w:marLeft w:val="0"/>
          <w:marRight w:val="0"/>
          <w:marTop w:val="0"/>
          <w:marBottom w:val="0"/>
          <w:divBdr>
            <w:top w:val="none" w:sz="0" w:space="0" w:color="auto"/>
            <w:left w:val="none" w:sz="0" w:space="0" w:color="auto"/>
            <w:bottom w:val="none" w:sz="0" w:space="0" w:color="auto"/>
            <w:right w:val="none" w:sz="0" w:space="0" w:color="auto"/>
          </w:divBdr>
        </w:div>
        <w:div w:id="1034161956">
          <w:marLeft w:val="0"/>
          <w:marRight w:val="0"/>
          <w:marTop w:val="0"/>
          <w:marBottom w:val="0"/>
          <w:divBdr>
            <w:top w:val="none" w:sz="0" w:space="0" w:color="auto"/>
            <w:left w:val="none" w:sz="0" w:space="0" w:color="auto"/>
            <w:bottom w:val="none" w:sz="0" w:space="0" w:color="auto"/>
            <w:right w:val="none" w:sz="0" w:space="0" w:color="auto"/>
          </w:divBdr>
        </w:div>
        <w:div w:id="1939021101">
          <w:marLeft w:val="0"/>
          <w:marRight w:val="0"/>
          <w:marTop w:val="0"/>
          <w:marBottom w:val="0"/>
          <w:divBdr>
            <w:top w:val="none" w:sz="0" w:space="0" w:color="auto"/>
            <w:left w:val="none" w:sz="0" w:space="0" w:color="auto"/>
            <w:bottom w:val="none" w:sz="0" w:space="0" w:color="auto"/>
            <w:right w:val="none" w:sz="0" w:space="0" w:color="auto"/>
          </w:divBdr>
        </w:div>
        <w:div w:id="1343434856">
          <w:marLeft w:val="0"/>
          <w:marRight w:val="0"/>
          <w:marTop w:val="0"/>
          <w:marBottom w:val="0"/>
          <w:divBdr>
            <w:top w:val="none" w:sz="0" w:space="0" w:color="auto"/>
            <w:left w:val="none" w:sz="0" w:space="0" w:color="auto"/>
            <w:bottom w:val="none" w:sz="0" w:space="0" w:color="auto"/>
            <w:right w:val="none" w:sz="0" w:space="0" w:color="auto"/>
          </w:divBdr>
        </w:div>
        <w:div w:id="394427894">
          <w:marLeft w:val="0"/>
          <w:marRight w:val="0"/>
          <w:marTop w:val="0"/>
          <w:marBottom w:val="0"/>
          <w:divBdr>
            <w:top w:val="none" w:sz="0" w:space="0" w:color="auto"/>
            <w:left w:val="none" w:sz="0" w:space="0" w:color="auto"/>
            <w:bottom w:val="none" w:sz="0" w:space="0" w:color="auto"/>
            <w:right w:val="none" w:sz="0" w:space="0" w:color="auto"/>
          </w:divBdr>
        </w:div>
      </w:divsChild>
    </w:div>
    <w:div w:id="1845516120">
      <w:bodyDiv w:val="1"/>
      <w:marLeft w:val="0"/>
      <w:marRight w:val="0"/>
      <w:marTop w:val="0"/>
      <w:marBottom w:val="0"/>
      <w:divBdr>
        <w:top w:val="none" w:sz="0" w:space="0" w:color="auto"/>
        <w:left w:val="none" w:sz="0" w:space="0" w:color="auto"/>
        <w:bottom w:val="none" w:sz="0" w:space="0" w:color="auto"/>
        <w:right w:val="none" w:sz="0" w:space="0" w:color="auto"/>
      </w:divBdr>
      <w:divsChild>
        <w:div w:id="510679833">
          <w:marLeft w:val="0"/>
          <w:marRight w:val="0"/>
          <w:marTop w:val="0"/>
          <w:marBottom w:val="0"/>
          <w:divBdr>
            <w:top w:val="none" w:sz="0" w:space="0" w:color="auto"/>
            <w:left w:val="none" w:sz="0" w:space="0" w:color="auto"/>
            <w:bottom w:val="none" w:sz="0" w:space="0" w:color="auto"/>
            <w:right w:val="none" w:sz="0" w:space="0" w:color="auto"/>
          </w:divBdr>
        </w:div>
        <w:div w:id="1820802484">
          <w:marLeft w:val="0"/>
          <w:marRight w:val="0"/>
          <w:marTop w:val="0"/>
          <w:marBottom w:val="0"/>
          <w:divBdr>
            <w:top w:val="none" w:sz="0" w:space="0" w:color="auto"/>
            <w:left w:val="none" w:sz="0" w:space="0" w:color="auto"/>
            <w:bottom w:val="none" w:sz="0" w:space="0" w:color="auto"/>
            <w:right w:val="none" w:sz="0" w:space="0" w:color="auto"/>
          </w:divBdr>
        </w:div>
        <w:div w:id="1279138783">
          <w:marLeft w:val="0"/>
          <w:marRight w:val="0"/>
          <w:marTop w:val="0"/>
          <w:marBottom w:val="0"/>
          <w:divBdr>
            <w:top w:val="none" w:sz="0" w:space="0" w:color="auto"/>
            <w:left w:val="none" w:sz="0" w:space="0" w:color="auto"/>
            <w:bottom w:val="none" w:sz="0" w:space="0" w:color="auto"/>
            <w:right w:val="none" w:sz="0" w:space="0" w:color="auto"/>
          </w:divBdr>
        </w:div>
        <w:div w:id="1352105301">
          <w:marLeft w:val="0"/>
          <w:marRight w:val="0"/>
          <w:marTop w:val="0"/>
          <w:marBottom w:val="0"/>
          <w:divBdr>
            <w:top w:val="none" w:sz="0" w:space="0" w:color="auto"/>
            <w:left w:val="none" w:sz="0" w:space="0" w:color="auto"/>
            <w:bottom w:val="none" w:sz="0" w:space="0" w:color="auto"/>
            <w:right w:val="none" w:sz="0" w:space="0" w:color="auto"/>
          </w:divBdr>
        </w:div>
        <w:div w:id="1510022468">
          <w:marLeft w:val="0"/>
          <w:marRight w:val="0"/>
          <w:marTop w:val="0"/>
          <w:marBottom w:val="0"/>
          <w:divBdr>
            <w:top w:val="none" w:sz="0" w:space="0" w:color="auto"/>
            <w:left w:val="none" w:sz="0" w:space="0" w:color="auto"/>
            <w:bottom w:val="none" w:sz="0" w:space="0" w:color="auto"/>
            <w:right w:val="none" w:sz="0" w:space="0" w:color="auto"/>
          </w:divBdr>
        </w:div>
        <w:div w:id="981926927">
          <w:marLeft w:val="0"/>
          <w:marRight w:val="0"/>
          <w:marTop w:val="0"/>
          <w:marBottom w:val="0"/>
          <w:divBdr>
            <w:top w:val="none" w:sz="0" w:space="0" w:color="auto"/>
            <w:left w:val="none" w:sz="0" w:space="0" w:color="auto"/>
            <w:bottom w:val="none" w:sz="0" w:space="0" w:color="auto"/>
            <w:right w:val="none" w:sz="0" w:space="0" w:color="auto"/>
          </w:divBdr>
        </w:div>
        <w:div w:id="1035274479">
          <w:marLeft w:val="0"/>
          <w:marRight w:val="0"/>
          <w:marTop w:val="0"/>
          <w:marBottom w:val="0"/>
          <w:divBdr>
            <w:top w:val="none" w:sz="0" w:space="0" w:color="auto"/>
            <w:left w:val="none" w:sz="0" w:space="0" w:color="auto"/>
            <w:bottom w:val="none" w:sz="0" w:space="0" w:color="auto"/>
            <w:right w:val="none" w:sz="0" w:space="0" w:color="auto"/>
          </w:divBdr>
        </w:div>
        <w:div w:id="1163399915">
          <w:marLeft w:val="0"/>
          <w:marRight w:val="0"/>
          <w:marTop w:val="0"/>
          <w:marBottom w:val="0"/>
          <w:divBdr>
            <w:top w:val="none" w:sz="0" w:space="0" w:color="auto"/>
            <w:left w:val="none" w:sz="0" w:space="0" w:color="auto"/>
            <w:bottom w:val="none" w:sz="0" w:space="0" w:color="auto"/>
            <w:right w:val="none" w:sz="0" w:space="0" w:color="auto"/>
          </w:divBdr>
        </w:div>
        <w:div w:id="1048920576">
          <w:marLeft w:val="0"/>
          <w:marRight w:val="0"/>
          <w:marTop w:val="0"/>
          <w:marBottom w:val="0"/>
          <w:divBdr>
            <w:top w:val="none" w:sz="0" w:space="0" w:color="auto"/>
            <w:left w:val="none" w:sz="0" w:space="0" w:color="auto"/>
            <w:bottom w:val="none" w:sz="0" w:space="0" w:color="auto"/>
            <w:right w:val="none" w:sz="0" w:space="0" w:color="auto"/>
          </w:divBdr>
        </w:div>
        <w:div w:id="323553598">
          <w:marLeft w:val="0"/>
          <w:marRight w:val="0"/>
          <w:marTop w:val="0"/>
          <w:marBottom w:val="0"/>
          <w:divBdr>
            <w:top w:val="none" w:sz="0" w:space="0" w:color="auto"/>
            <w:left w:val="none" w:sz="0" w:space="0" w:color="auto"/>
            <w:bottom w:val="none" w:sz="0" w:space="0" w:color="auto"/>
            <w:right w:val="none" w:sz="0" w:space="0" w:color="auto"/>
          </w:divBdr>
        </w:div>
        <w:div w:id="468282252">
          <w:marLeft w:val="0"/>
          <w:marRight w:val="0"/>
          <w:marTop w:val="0"/>
          <w:marBottom w:val="0"/>
          <w:divBdr>
            <w:top w:val="none" w:sz="0" w:space="0" w:color="auto"/>
            <w:left w:val="none" w:sz="0" w:space="0" w:color="auto"/>
            <w:bottom w:val="none" w:sz="0" w:space="0" w:color="auto"/>
            <w:right w:val="none" w:sz="0" w:space="0" w:color="auto"/>
          </w:divBdr>
        </w:div>
        <w:div w:id="197621343">
          <w:marLeft w:val="0"/>
          <w:marRight w:val="0"/>
          <w:marTop w:val="0"/>
          <w:marBottom w:val="0"/>
          <w:divBdr>
            <w:top w:val="none" w:sz="0" w:space="0" w:color="auto"/>
            <w:left w:val="none" w:sz="0" w:space="0" w:color="auto"/>
            <w:bottom w:val="none" w:sz="0" w:space="0" w:color="auto"/>
            <w:right w:val="none" w:sz="0" w:space="0" w:color="auto"/>
          </w:divBdr>
        </w:div>
        <w:div w:id="1259026999">
          <w:marLeft w:val="0"/>
          <w:marRight w:val="0"/>
          <w:marTop w:val="0"/>
          <w:marBottom w:val="0"/>
          <w:divBdr>
            <w:top w:val="none" w:sz="0" w:space="0" w:color="auto"/>
            <w:left w:val="none" w:sz="0" w:space="0" w:color="auto"/>
            <w:bottom w:val="none" w:sz="0" w:space="0" w:color="auto"/>
            <w:right w:val="none" w:sz="0" w:space="0" w:color="auto"/>
          </w:divBdr>
        </w:div>
        <w:div w:id="1714035720">
          <w:marLeft w:val="0"/>
          <w:marRight w:val="0"/>
          <w:marTop w:val="0"/>
          <w:marBottom w:val="0"/>
          <w:divBdr>
            <w:top w:val="none" w:sz="0" w:space="0" w:color="auto"/>
            <w:left w:val="none" w:sz="0" w:space="0" w:color="auto"/>
            <w:bottom w:val="none" w:sz="0" w:space="0" w:color="auto"/>
            <w:right w:val="none" w:sz="0" w:space="0" w:color="auto"/>
          </w:divBdr>
        </w:div>
        <w:div w:id="2072344450">
          <w:marLeft w:val="0"/>
          <w:marRight w:val="0"/>
          <w:marTop w:val="0"/>
          <w:marBottom w:val="0"/>
          <w:divBdr>
            <w:top w:val="none" w:sz="0" w:space="0" w:color="auto"/>
            <w:left w:val="none" w:sz="0" w:space="0" w:color="auto"/>
            <w:bottom w:val="none" w:sz="0" w:space="0" w:color="auto"/>
            <w:right w:val="none" w:sz="0" w:space="0" w:color="auto"/>
          </w:divBdr>
        </w:div>
      </w:divsChild>
    </w:div>
    <w:div w:id="1881090178">
      <w:bodyDiv w:val="1"/>
      <w:marLeft w:val="0"/>
      <w:marRight w:val="0"/>
      <w:marTop w:val="0"/>
      <w:marBottom w:val="0"/>
      <w:divBdr>
        <w:top w:val="none" w:sz="0" w:space="0" w:color="auto"/>
        <w:left w:val="none" w:sz="0" w:space="0" w:color="auto"/>
        <w:bottom w:val="none" w:sz="0" w:space="0" w:color="auto"/>
        <w:right w:val="none" w:sz="0" w:space="0" w:color="auto"/>
      </w:divBdr>
      <w:divsChild>
        <w:div w:id="1898778819">
          <w:marLeft w:val="0"/>
          <w:marRight w:val="0"/>
          <w:marTop w:val="0"/>
          <w:marBottom w:val="0"/>
          <w:divBdr>
            <w:top w:val="none" w:sz="0" w:space="0" w:color="auto"/>
            <w:left w:val="none" w:sz="0" w:space="0" w:color="auto"/>
            <w:bottom w:val="none" w:sz="0" w:space="0" w:color="auto"/>
            <w:right w:val="none" w:sz="0" w:space="0" w:color="auto"/>
          </w:divBdr>
        </w:div>
        <w:div w:id="261913701">
          <w:marLeft w:val="0"/>
          <w:marRight w:val="0"/>
          <w:marTop w:val="0"/>
          <w:marBottom w:val="0"/>
          <w:divBdr>
            <w:top w:val="none" w:sz="0" w:space="0" w:color="auto"/>
            <w:left w:val="none" w:sz="0" w:space="0" w:color="auto"/>
            <w:bottom w:val="none" w:sz="0" w:space="0" w:color="auto"/>
            <w:right w:val="none" w:sz="0" w:space="0" w:color="auto"/>
          </w:divBdr>
        </w:div>
        <w:div w:id="1311441295">
          <w:marLeft w:val="0"/>
          <w:marRight w:val="0"/>
          <w:marTop w:val="0"/>
          <w:marBottom w:val="0"/>
          <w:divBdr>
            <w:top w:val="none" w:sz="0" w:space="0" w:color="auto"/>
            <w:left w:val="none" w:sz="0" w:space="0" w:color="auto"/>
            <w:bottom w:val="none" w:sz="0" w:space="0" w:color="auto"/>
            <w:right w:val="none" w:sz="0" w:space="0" w:color="auto"/>
          </w:divBdr>
        </w:div>
        <w:div w:id="1177689648">
          <w:marLeft w:val="0"/>
          <w:marRight w:val="0"/>
          <w:marTop w:val="0"/>
          <w:marBottom w:val="0"/>
          <w:divBdr>
            <w:top w:val="none" w:sz="0" w:space="0" w:color="auto"/>
            <w:left w:val="none" w:sz="0" w:space="0" w:color="auto"/>
            <w:bottom w:val="none" w:sz="0" w:space="0" w:color="auto"/>
            <w:right w:val="none" w:sz="0" w:space="0" w:color="auto"/>
          </w:divBdr>
        </w:div>
        <w:div w:id="369653379">
          <w:marLeft w:val="0"/>
          <w:marRight w:val="0"/>
          <w:marTop w:val="0"/>
          <w:marBottom w:val="0"/>
          <w:divBdr>
            <w:top w:val="none" w:sz="0" w:space="0" w:color="auto"/>
            <w:left w:val="none" w:sz="0" w:space="0" w:color="auto"/>
            <w:bottom w:val="none" w:sz="0" w:space="0" w:color="auto"/>
            <w:right w:val="none" w:sz="0" w:space="0" w:color="auto"/>
          </w:divBdr>
        </w:div>
        <w:div w:id="977300851">
          <w:marLeft w:val="0"/>
          <w:marRight w:val="0"/>
          <w:marTop w:val="0"/>
          <w:marBottom w:val="0"/>
          <w:divBdr>
            <w:top w:val="none" w:sz="0" w:space="0" w:color="auto"/>
            <w:left w:val="none" w:sz="0" w:space="0" w:color="auto"/>
            <w:bottom w:val="none" w:sz="0" w:space="0" w:color="auto"/>
            <w:right w:val="none" w:sz="0" w:space="0" w:color="auto"/>
          </w:divBdr>
        </w:div>
      </w:divsChild>
    </w:div>
    <w:div w:id="1946116404">
      <w:bodyDiv w:val="1"/>
      <w:marLeft w:val="0"/>
      <w:marRight w:val="0"/>
      <w:marTop w:val="0"/>
      <w:marBottom w:val="0"/>
      <w:divBdr>
        <w:top w:val="none" w:sz="0" w:space="0" w:color="auto"/>
        <w:left w:val="none" w:sz="0" w:space="0" w:color="auto"/>
        <w:bottom w:val="none" w:sz="0" w:space="0" w:color="auto"/>
        <w:right w:val="none" w:sz="0" w:space="0" w:color="auto"/>
      </w:divBdr>
    </w:div>
    <w:div w:id="2002191318">
      <w:bodyDiv w:val="1"/>
      <w:marLeft w:val="0"/>
      <w:marRight w:val="0"/>
      <w:marTop w:val="0"/>
      <w:marBottom w:val="0"/>
      <w:divBdr>
        <w:top w:val="none" w:sz="0" w:space="0" w:color="auto"/>
        <w:left w:val="none" w:sz="0" w:space="0" w:color="auto"/>
        <w:bottom w:val="none" w:sz="0" w:space="0" w:color="auto"/>
        <w:right w:val="none" w:sz="0" w:space="0" w:color="auto"/>
      </w:divBdr>
      <w:divsChild>
        <w:div w:id="351339980">
          <w:marLeft w:val="0"/>
          <w:marRight w:val="0"/>
          <w:marTop w:val="0"/>
          <w:marBottom w:val="0"/>
          <w:divBdr>
            <w:top w:val="none" w:sz="0" w:space="0" w:color="auto"/>
            <w:left w:val="none" w:sz="0" w:space="0" w:color="auto"/>
            <w:bottom w:val="none" w:sz="0" w:space="0" w:color="auto"/>
            <w:right w:val="none" w:sz="0" w:space="0" w:color="auto"/>
          </w:divBdr>
        </w:div>
        <w:div w:id="1830094168">
          <w:marLeft w:val="0"/>
          <w:marRight w:val="0"/>
          <w:marTop w:val="0"/>
          <w:marBottom w:val="0"/>
          <w:divBdr>
            <w:top w:val="none" w:sz="0" w:space="0" w:color="auto"/>
            <w:left w:val="none" w:sz="0" w:space="0" w:color="auto"/>
            <w:bottom w:val="none" w:sz="0" w:space="0" w:color="auto"/>
            <w:right w:val="none" w:sz="0" w:space="0" w:color="auto"/>
          </w:divBdr>
        </w:div>
        <w:div w:id="2022199118">
          <w:marLeft w:val="0"/>
          <w:marRight w:val="0"/>
          <w:marTop w:val="0"/>
          <w:marBottom w:val="0"/>
          <w:divBdr>
            <w:top w:val="none" w:sz="0" w:space="0" w:color="auto"/>
            <w:left w:val="none" w:sz="0" w:space="0" w:color="auto"/>
            <w:bottom w:val="none" w:sz="0" w:space="0" w:color="auto"/>
            <w:right w:val="none" w:sz="0" w:space="0" w:color="auto"/>
          </w:divBdr>
        </w:div>
        <w:div w:id="1883982730">
          <w:marLeft w:val="0"/>
          <w:marRight w:val="0"/>
          <w:marTop w:val="0"/>
          <w:marBottom w:val="0"/>
          <w:divBdr>
            <w:top w:val="none" w:sz="0" w:space="0" w:color="auto"/>
            <w:left w:val="none" w:sz="0" w:space="0" w:color="auto"/>
            <w:bottom w:val="none" w:sz="0" w:space="0" w:color="auto"/>
            <w:right w:val="none" w:sz="0" w:space="0" w:color="auto"/>
          </w:divBdr>
        </w:div>
        <w:div w:id="445348269">
          <w:marLeft w:val="0"/>
          <w:marRight w:val="0"/>
          <w:marTop w:val="0"/>
          <w:marBottom w:val="0"/>
          <w:divBdr>
            <w:top w:val="none" w:sz="0" w:space="0" w:color="auto"/>
            <w:left w:val="none" w:sz="0" w:space="0" w:color="auto"/>
            <w:bottom w:val="none" w:sz="0" w:space="0" w:color="auto"/>
            <w:right w:val="none" w:sz="0" w:space="0" w:color="auto"/>
          </w:divBdr>
        </w:div>
        <w:div w:id="172762848">
          <w:marLeft w:val="0"/>
          <w:marRight w:val="0"/>
          <w:marTop w:val="0"/>
          <w:marBottom w:val="0"/>
          <w:divBdr>
            <w:top w:val="none" w:sz="0" w:space="0" w:color="auto"/>
            <w:left w:val="none" w:sz="0" w:space="0" w:color="auto"/>
            <w:bottom w:val="none" w:sz="0" w:space="0" w:color="auto"/>
            <w:right w:val="none" w:sz="0" w:space="0" w:color="auto"/>
          </w:divBdr>
        </w:div>
      </w:divsChild>
    </w:div>
    <w:div w:id="2083140048">
      <w:bodyDiv w:val="1"/>
      <w:marLeft w:val="0"/>
      <w:marRight w:val="0"/>
      <w:marTop w:val="0"/>
      <w:marBottom w:val="0"/>
      <w:divBdr>
        <w:top w:val="none" w:sz="0" w:space="0" w:color="auto"/>
        <w:left w:val="none" w:sz="0" w:space="0" w:color="auto"/>
        <w:bottom w:val="none" w:sz="0" w:space="0" w:color="auto"/>
        <w:right w:val="none" w:sz="0" w:space="0" w:color="auto"/>
      </w:divBdr>
      <w:divsChild>
        <w:div w:id="1271354884">
          <w:marLeft w:val="0"/>
          <w:marRight w:val="0"/>
          <w:marTop w:val="0"/>
          <w:marBottom w:val="0"/>
          <w:divBdr>
            <w:top w:val="none" w:sz="0" w:space="0" w:color="auto"/>
            <w:left w:val="none" w:sz="0" w:space="0" w:color="auto"/>
            <w:bottom w:val="none" w:sz="0" w:space="0" w:color="auto"/>
            <w:right w:val="none" w:sz="0" w:space="0" w:color="auto"/>
          </w:divBdr>
        </w:div>
        <w:div w:id="2043313020">
          <w:marLeft w:val="0"/>
          <w:marRight w:val="0"/>
          <w:marTop w:val="0"/>
          <w:marBottom w:val="0"/>
          <w:divBdr>
            <w:top w:val="none" w:sz="0" w:space="0" w:color="auto"/>
            <w:left w:val="none" w:sz="0" w:space="0" w:color="auto"/>
            <w:bottom w:val="none" w:sz="0" w:space="0" w:color="auto"/>
            <w:right w:val="none" w:sz="0" w:space="0" w:color="auto"/>
          </w:divBdr>
        </w:div>
        <w:div w:id="2026327728">
          <w:marLeft w:val="0"/>
          <w:marRight w:val="0"/>
          <w:marTop w:val="0"/>
          <w:marBottom w:val="0"/>
          <w:divBdr>
            <w:top w:val="none" w:sz="0" w:space="0" w:color="auto"/>
            <w:left w:val="none" w:sz="0" w:space="0" w:color="auto"/>
            <w:bottom w:val="none" w:sz="0" w:space="0" w:color="auto"/>
            <w:right w:val="none" w:sz="0" w:space="0" w:color="auto"/>
          </w:divBdr>
        </w:div>
        <w:div w:id="1436053030">
          <w:marLeft w:val="0"/>
          <w:marRight w:val="0"/>
          <w:marTop w:val="0"/>
          <w:marBottom w:val="0"/>
          <w:divBdr>
            <w:top w:val="none" w:sz="0" w:space="0" w:color="auto"/>
            <w:left w:val="none" w:sz="0" w:space="0" w:color="auto"/>
            <w:bottom w:val="none" w:sz="0" w:space="0" w:color="auto"/>
            <w:right w:val="none" w:sz="0" w:space="0" w:color="auto"/>
          </w:divBdr>
        </w:div>
        <w:div w:id="1272976617">
          <w:marLeft w:val="0"/>
          <w:marRight w:val="0"/>
          <w:marTop w:val="0"/>
          <w:marBottom w:val="0"/>
          <w:divBdr>
            <w:top w:val="none" w:sz="0" w:space="0" w:color="auto"/>
            <w:left w:val="none" w:sz="0" w:space="0" w:color="auto"/>
            <w:bottom w:val="none" w:sz="0" w:space="0" w:color="auto"/>
            <w:right w:val="none" w:sz="0" w:space="0" w:color="auto"/>
          </w:divBdr>
        </w:div>
        <w:div w:id="1026325727">
          <w:marLeft w:val="0"/>
          <w:marRight w:val="0"/>
          <w:marTop w:val="0"/>
          <w:marBottom w:val="0"/>
          <w:divBdr>
            <w:top w:val="none" w:sz="0" w:space="0" w:color="auto"/>
            <w:left w:val="none" w:sz="0" w:space="0" w:color="auto"/>
            <w:bottom w:val="none" w:sz="0" w:space="0" w:color="auto"/>
            <w:right w:val="none" w:sz="0" w:space="0" w:color="auto"/>
          </w:divBdr>
        </w:div>
        <w:div w:id="336226937">
          <w:marLeft w:val="0"/>
          <w:marRight w:val="0"/>
          <w:marTop w:val="0"/>
          <w:marBottom w:val="0"/>
          <w:divBdr>
            <w:top w:val="none" w:sz="0" w:space="0" w:color="auto"/>
            <w:left w:val="none" w:sz="0" w:space="0" w:color="auto"/>
            <w:bottom w:val="none" w:sz="0" w:space="0" w:color="auto"/>
            <w:right w:val="none" w:sz="0" w:space="0" w:color="auto"/>
          </w:divBdr>
        </w:div>
        <w:div w:id="963386974">
          <w:marLeft w:val="0"/>
          <w:marRight w:val="0"/>
          <w:marTop w:val="0"/>
          <w:marBottom w:val="0"/>
          <w:divBdr>
            <w:top w:val="none" w:sz="0" w:space="0" w:color="auto"/>
            <w:left w:val="none" w:sz="0" w:space="0" w:color="auto"/>
            <w:bottom w:val="none" w:sz="0" w:space="0" w:color="auto"/>
            <w:right w:val="none" w:sz="0" w:space="0" w:color="auto"/>
          </w:divBdr>
        </w:div>
        <w:div w:id="397438171">
          <w:marLeft w:val="0"/>
          <w:marRight w:val="0"/>
          <w:marTop w:val="0"/>
          <w:marBottom w:val="0"/>
          <w:divBdr>
            <w:top w:val="none" w:sz="0" w:space="0" w:color="auto"/>
            <w:left w:val="none" w:sz="0" w:space="0" w:color="auto"/>
            <w:bottom w:val="none" w:sz="0" w:space="0" w:color="auto"/>
            <w:right w:val="none" w:sz="0" w:space="0" w:color="auto"/>
          </w:divBdr>
        </w:div>
        <w:div w:id="816187666">
          <w:marLeft w:val="0"/>
          <w:marRight w:val="0"/>
          <w:marTop w:val="0"/>
          <w:marBottom w:val="0"/>
          <w:divBdr>
            <w:top w:val="none" w:sz="0" w:space="0" w:color="auto"/>
            <w:left w:val="none" w:sz="0" w:space="0" w:color="auto"/>
            <w:bottom w:val="none" w:sz="0" w:space="0" w:color="auto"/>
            <w:right w:val="none" w:sz="0" w:space="0" w:color="auto"/>
          </w:divBdr>
        </w:div>
        <w:div w:id="2010938065">
          <w:marLeft w:val="0"/>
          <w:marRight w:val="0"/>
          <w:marTop w:val="0"/>
          <w:marBottom w:val="0"/>
          <w:divBdr>
            <w:top w:val="none" w:sz="0" w:space="0" w:color="auto"/>
            <w:left w:val="none" w:sz="0" w:space="0" w:color="auto"/>
            <w:bottom w:val="none" w:sz="0" w:space="0" w:color="auto"/>
            <w:right w:val="none" w:sz="0" w:space="0" w:color="auto"/>
          </w:divBdr>
        </w:div>
        <w:div w:id="1189290958">
          <w:marLeft w:val="0"/>
          <w:marRight w:val="0"/>
          <w:marTop w:val="0"/>
          <w:marBottom w:val="0"/>
          <w:divBdr>
            <w:top w:val="none" w:sz="0" w:space="0" w:color="auto"/>
            <w:left w:val="none" w:sz="0" w:space="0" w:color="auto"/>
            <w:bottom w:val="none" w:sz="0" w:space="0" w:color="auto"/>
            <w:right w:val="none" w:sz="0" w:space="0" w:color="auto"/>
          </w:divBdr>
        </w:div>
        <w:div w:id="639916618">
          <w:marLeft w:val="0"/>
          <w:marRight w:val="0"/>
          <w:marTop w:val="0"/>
          <w:marBottom w:val="0"/>
          <w:divBdr>
            <w:top w:val="none" w:sz="0" w:space="0" w:color="auto"/>
            <w:left w:val="none" w:sz="0" w:space="0" w:color="auto"/>
            <w:bottom w:val="none" w:sz="0" w:space="0" w:color="auto"/>
            <w:right w:val="none" w:sz="0" w:space="0" w:color="auto"/>
          </w:divBdr>
        </w:div>
        <w:div w:id="2097290242">
          <w:marLeft w:val="0"/>
          <w:marRight w:val="0"/>
          <w:marTop w:val="0"/>
          <w:marBottom w:val="0"/>
          <w:divBdr>
            <w:top w:val="none" w:sz="0" w:space="0" w:color="auto"/>
            <w:left w:val="none" w:sz="0" w:space="0" w:color="auto"/>
            <w:bottom w:val="none" w:sz="0" w:space="0" w:color="auto"/>
            <w:right w:val="none" w:sz="0" w:space="0" w:color="auto"/>
          </w:divBdr>
        </w:div>
        <w:div w:id="453597711">
          <w:marLeft w:val="0"/>
          <w:marRight w:val="0"/>
          <w:marTop w:val="0"/>
          <w:marBottom w:val="0"/>
          <w:divBdr>
            <w:top w:val="none" w:sz="0" w:space="0" w:color="auto"/>
            <w:left w:val="none" w:sz="0" w:space="0" w:color="auto"/>
            <w:bottom w:val="none" w:sz="0" w:space="0" w:color="auto"/>
            <w:right w:val="none" w:sz="0" w:space="0" w:color="auto"/>
          </w:divBdr>
        </w:div>
        <w:div w:id="493188382">
          <w:marLeft w:val="0"/>
          <w:marRight w:val="0"/>
          <w:marTop w:val="0"/>
          <w:marBottom w:val="0"/>
          <w:divBdr>
            <w:top w:val="none" w:sz="0" w:space="0" w:color="auto"/>
            <w:left w:val="none" w:sz="0" w:space="0" w:color="auto"/>
            <w:bottom w:val="none" w:sz="0" w:space="0" w:color="auto"/>
            <w:right w:val="none" w:sz="0" w:space="0" w:color="auto"/>
          </w:divBdr>
        </w:div>
        <w:div w:id="514343772">
          <w:marLeft w:val="0"/>
          <w:marRight w:val="0"/>
          <w:marTop w:val="0"/>
          <w:marBottom w:val="0"/>
          <w:divBdr>
            <w:top w:val="none" w:sz="0" w:space="0" w:color="auto"/>
            <w:left w:val="none" w:sz="0" w:space="0" w:color="auto"/>
            <w:bottom w:val="none" w:sz="0" w:space="0" w:color="auto"/>
            <w:right w:val="none" w:sz="0" w:space="0" w:color="auto"/>
          </w:divBdr>
        </w:div>
        <w:div w:id="956760588">
          <w:marLeft w:val="0"/>
          <w:marRight w:val="0"/>
          <w:marTop w:val="0"/>
          <w:marBottom w:val="0"/>
          <w:divBdr>
            <w:top w:val="none" w:sz="0" w:space="0" w:color="auto"/>
            <w:left w:val="none" w:sz="0" w:space="0" w:color="auto"/>
            <w:bottom w:val="none" w:sz="0" w:space="0" w:color="auto"/>
            <w:right w:val="none" w:sz="0" w:space="0" w:color="auto"/>
          </w:divBdr>
        </w:div>
        <w:div w:id="416290765">
          <w:marLeft w:val="0"/>
          <w:marRight w:val="0"/>
          <w:marTop w:val="0"/>
          <w:marBottom w:val="0"/>
          <w:divBdr>
            <w:top w:val="none" w:sz="0" w:space="0" w:color="auto"/>
            <w:left w:val="none" w:sz="0" w:space="0" w:color="auto"/>
            <w:bottom w:val="none" w:sz="0" w:space="0" w:color="auto"/>
            <w:right w:val="none" w:sz="0" w:space="0" w:color="auto"/>
          </w:divBdr>
        </w:div>
        <w:div w:id="471869507">
          <w:marLeft w:val="0"/>
          <w:marRight w:val="0"/>
          <w:marTop w:val="0"/>
          <w:marBottom w:val="0"/>
          <w:divBdr>
            <w:top w:val="none" w:sz="0" w:space="0" w:color="auto"/>
            <w:left w:val="none" w:sz="0" w:space="0" w:color="auto"/>
            <w:bottom w:val="none" w:sz="0" w:space="0" w:color="auto"/>
            <w:right w:val="none" w:sz="0" w:space="0" w:color="auto"/>
          </w:divBdr>
        </w:div>
        <w:div w:id="491023430">
          <w:marLeft w:val="0"/>
          <w:marRight w:val="0"/>
          <w:marTop w:val="0"/>
          <w:marBottom w:val="0"/>
          <w:divBdr>
            <w:top w:val="none" w:sz="0" w:space="0" w:color="auto"/>
            <w:left w:val="none" w:sz="0" w:space="0" w:color="auto"/>
            <w:bottom w:val="none" w:sz="0" w:space="0" w:color="auto"/>
            <w:right w:val="none" w:sz="0" w:space="0" w:color="auto"/>
          </w:divBdr>
        </w:div>
        <w:div w:id="1876381188">
          <w:marLeft w:val="0"/>
          <w:marRight w:val="0"/>
          <w:marTop w:val="0"/>
          <w:marBottom w:val="0"/>
          <w:divBdr>
            <w:top w:val="none" w:sz="0" w:space="0" w:color="auto"/>
            <w:left w:val="none" w:sz="0" w:space="0" w:color="auto"/>
            <w:bottom w:val="none" w:sz="0" w:space="0" w:color="auto"/>
            <w:right w:val="none" w:sz="0" w:space="0" w:color="auto"/>
          </w:divBdr>
        </w:div>
        <w:div w:id="143200360">
          <w:marLeft w:val="0"/>
          <w:marRight w:val="0"/>
          <w:marTop w:val="0"/>
          <w:marBottom w:val="0"/>
          <w:divBdr>
            <w:top w:val="none" w:sz="0" w:space="0" w:color="auto"/>
            <w:left w:val="none" w:sz="0" w:space="0" w:color="auto"/>
            <w:bottom w:val="none" w:sz="0" w:space="0" w:color="auto"/>
            <w:right w:val="none" w:sz="0" w:space="0" w:color="auto"/>
          </w:divBdr>
        </w:div>
        <w:div w:id="1687248123">
          <w:marLeft w:val="0"/>
          <w:marRight w:val="0"/>
          <w:marTop w:val="0"/>
          <w:marBottom w:val="0"/>
          <w:divBdr>
            <w:top w:val="none" w:sz="0" w:space="0" w:color="auto"/>
            <w:left w:val="none" w:sz="0" w:space="0" w:color="auto"/>
            <w:bottom w:val="none" w:sz="0" w:space="0" w:color="auto"/>
            <w:right w:val="none" w:sz="0" w:space="0" w:color="auto"/>
          </w:divBdr>
        </w:div>
        <w:div w:id="838926799">
          <w:marLeft w:val="0"/>
          <w:marRight w:val="0"/>
          <w:marTop w:val="0"/>
          <w:marBottom w:val="0"/>
          <w:divBdr>
            <w:top w:val="none" w:sz="0" w:space="0" w:color="auto"/>
            <w:left w:val="none" w:sz="0" w:space="0" w:color="auto"/>
            <w:bottom w:val="none" w:sz="0" w:space="0" w:color="auto"/>
            <w:right w:val="none" w:sz="0" w:space="0" w:color="auto"/>
          </w:divBdr>
        </w:div>
      </w:divsChild>
    </w:div>
    <w:div w:id="2092193265">
      <w:bodyDiv w:val="1"/>
      <w:marLeft w:val="0"/>
      <w:marRight w:val="0"/>
      <w:marTop w:val="0"/>
      <w:marBottom w:val="0"/>
      <w:divBdr>
        <w:top w:val="none" w:sz="0" w:space="0" w:color="auto"/>
        <w:left w:val="none" w:sz="0" w:space="0" w:color="auto"/>
        <w:bottom w:val="none" w:sz="0" w:space="0" w:color="auto"/>
        <w:right w:val="none" w:sz="0" w:space="0" w:color="auto"/>
      </w:divBdr>
      <w:divsChild>
        <w:div w:id="478305573">
          <w:marLeft w:val="0"/>
          <w:marRight w:val="0"/>
          <w:marTop w:val="0"/>
          <w:marBottom w:val="0"/>
          <w:divBdr>
            <w:top w:val="none" w:sz="0" w:space="0" w:color="auto"/>
            <w:left w:val="none" w:sz="0" w:space="0" w:color="auto"/>
            <w:bottom w:val="none" w:sz="0" w:space="0" w:color="auto"/>
            <w:right w:val="none" w:sz="0" w:space="0" w:color="auto"/>
          </w:divBdr>
        </w:div>
        <w:div w:id="1809735798">
          <w:marLeft w:val="0"/>
          <w:marRight w:val="0"/>
          <w:marTop w:val="0"/>
          <w:marBottom w:val="0"/>
          <w:divBdr>
            <w:top w:val="none" w:sz="0" w:space="0" w:color="auto"/>
            <w:left w:val="none" w:sz="0" w:space="0" w:color="auto"/>
            <w:bottom w:val="none" w:sz="0" w:space="0" w:color="auto"/>
            <w:right w:val="none" w:sz="0" w:space="0" w:color="auto"/>
          </w:divBdr>
        </w:div>
        <w:div w:id="666253727">
          <w:marLeft w:val="0"/>
          <w:marRight w:val="0"/>
          <w:marTop w:val="0"/>
          <w:marBottom w:val="0"/>
          <w:divBdr>
            <w:top w:val="none" w:sz="0" w:space="0" w:color="auto"/>
            <w:left w:val="none" w:sz="0" w:space="0" w:color="auto"/>
            <w:bottom w:val="none" w:sz="0" w:space="0" w:color="auto"/>
            <w:right w:val="none" w:sz="0" w:space="0" w:color="auto"/>
          </w:divBdr>
        </w:div>
        <w:div w:id="282460912">
          <w:marLeft w:val="0"/>
          <w:marRight w:val="0"/>
          <w:marTop w:val="0"/>
          <w:marBottom w:val="0"/>
          <w:divBdr>
            <w:top w:val="none" w:sz="0" w:space="0" w:color="auto"/>
            <w:left w:val="none" w:sz="0" w:space="0" w:color="auto"/>
            <w:bottom w:val="none" w:sz="0" w:space="0" w:color="auto"/>
            <w:right w:val="none" w:sz="0" w:space="0" w:color="auto"/>
          </w:divBdr>
        </w:div>
        <w:div w:id="1099912471">
          <w:marLeft w:val="0"/>
          <w:marRight w:val="0"/>
          <w:marTop w:val="0"/>
          <w:marBottom w:val="0"/>
          <w:divBdr>
            <w:top w:val="none" w:sz="0" w:space="0" w:color="auto"/>
            <w:left w:val="none" w:sz="0" w:space="0" w:color="auto"/>
            <w:bottom w:val="none" w:sz="0" w:space="0" w:color="auto"/>
            <w:right w:val="none" w:sz="0" w:space="0" w:color="auto"/>
          </w:divBdr>
        </w:div>
        <w:div w:id="100881606">
          <w:marLeft w:val="0"/>
          <w:marRight w:val="0"/>
          <w:marTop w:val="0"/>
          <w:marBottom w:val="0"/>
          <w:divBdr>
            <w:top w:val="none" w:sz="0" w:space="0" w:color="auto"/>
            <w:left w:val="none" w:sz="0" w:space="0" w:color="auto"/>
            <w:bottom w:val="none" w:sz="0" w:space="0" w:color="auto"/>
            <w:right w:val="none" w:sz="0" w:space="0" w:color="auto"/>
          </w:divBdr>
        </w:div>
        <w:div w:id="1219247346">
          <w:marLeft w:val="0"/>
          <w:marRight w:val="0"/>
          <w:marTop w:val="0"/>
          <w:marBottom w:val="0"/>
          <w:divBdr>
            <w:top w:val="none" w:sz="0" w:space="0" w:color="auto"/>
            <w:left w:val="none" w:sz="0" w:space="0" w:color="auto"/>
            <w:bottom w:val="none" w:sz="0" w:space="0" w:color="auto"/>
            <w:right w:val="none" w:sz="0" w:space="0" w:color="auto"/>
          </w:divBdr>
        </w:div>
        <w:div w:id="552275668">
          <w:marLeft w:val="0"/>
          <w:marRight w:val="0"/>
          <w:marTop w:val="0"/>
          <w:marBottom w:val="0"/>
          <w:divBdr>
            <w:top w:val="none" w:sz="0" w:space="0" w:color="auto"/>
            <w:left w:val="none" w:sz="0" w:space="0" w:color="auto"/>
            <w:bottom w:val="none" w:sz="0" w:space="0" w:color="auto"/>
            <w:right w:val="none" w:sz="0" w:space="0" w:color="auto"/>
          </w:divBdr>
        </w:div>
        <w:div w:id="1800486996">
          <w:marLeft w:val="0"/>
          <w:marRight w:val="0"/>
          <w:marTop w:val="0"/>
          <w:marBottom w:val="0"/>
          <w:divBdr>
            <w:top w:val="none" w:sz="0" w:space="0" w:color="auto"/>
            <w:left w:val="none" w:sz="0" w:space="0" w:color="auto"/>
            <w:bottom w:val="none" w:sz="0" w:space="0" w:color="auto"/>
            <w:right w:val="none" w:sz="0" w:space="0" w:color="auto"/>
          </w:divBdr>
        </w:div>
        <w:div w:id="1814522309">
          <w:marLeft w:val="0"/>
          <w:marRight w:val="0"/>
          <w:marTop w:val="0"/>
          <w:marBottom w:val="0"/>
          <w:divBdr>
            <w:top w:val="none" w:sz="0" w:space="0" w:color="auto"/>
            <w:left w:val="none" w:sz="0" w:space="0" w:color="auto"/>
            <w:bottom w:val="none" w:sz="0" w:space="0" w:color="auto"/>
            <w:right w:val="none" w:sz="0" w:space="0" w:color="auto"/>
          </w:divBdr>
        </w:div>
        <w:div w:id="1623614288">
          <w:marLeft w:val="0"/>
          <w:marRight w:val="0"/>
          <w:marTop w:val="0"/>
          <w:marBottom w:val="0"/>
          <w:divBdr>
            <w:top w:val="none" w:sz="0" w:space="0" w:color="auto"/>
            <w:left w:val="none" w:sz="0" w:space="0" w:color="auto"/>
            <w:bottom w:val="none" w:sz="0" w:space="0" w:color="auto"/>
            <w:right w:val="none" w:sz="0" w:space="0" w:color="auto"/>
          </w:divBdr>
        </w:div>
        <w:div w:id="111365660">
          <w:marLeft w:val="0"/>
          <w:marRight w:val="0"/>
          <w:marTop w:val="0"/>
          <w:marBottom w:val="0"/>
          <w:divBdr>
            <w:top w:val="none" w:sz="0" w:space="0" w:color="auto"/>
            <w:left w:val="none" w:sz="0" w:space="0" w:color="auto"/>
            <w:bottom w:val="none" w:sz="0" w:space="0" w:color="auto"/>
            <w:right w:val="none" w:sz="0" w:space="0" w:color="auto"/>
          </w:divBdr>
        </w:div>
        <w:div w:id="397829041">
          <w:marLeft w:val="0"/>
          <w:marRight w:val="0"/>
          <w:marTop w:val="0"/>
          <w:marBottom w:val="0"/>
          <w:divBdr>
            <w:top w:val="none" w:sz="0" w:space="0" w:color="auto"/>
            <w:left w:val="none" w:sz="0" w:space="0" w:color="auto"/>
            <w:bottom w:val="none" w:sz="0" w:space="0" w:color="auto"/>
            <w:right w:val="none" w:sz="0" w:space="0" w:color="auto"/>
          </w:divBdr>
        </w:div>
        <w:div w:id="307438619">
          <w:marLeft w:val="0"/>
          <w:marRight w:val="0"/>
          <w:marTop w:val="0"/>
          <w:marBottom w:val="0"/>
          <w:divBdr>
            <w:top w:val="none" w:sz="0" w:space="0" w:color="auto"/>
            <w:left w:val="none" w:sz="0" w:space="0" w:color="auto"/>
            <w:bottom w:val="none" w:sz="0" w:space="0" w:color="auto"/>
            <w:right w:val="none" w:sz="0" w:space="0" w:color="auto"/>
          </w:divBdr>
        </w:div>
        <w:div w:id="603420217">
          <w:marLeft w:val="0"/>
          <w:marRight w:val="0"/>
          <w:marTop w:val="0"/>
          <w:marBottom w:val="0"/>
          <w:divBdr>
            <w:top w:val="none" w:sz="0" w:space="0" w:color="auto"/>
            <w:left w:val="none" w:sz="0" w:space="0" w:color="auto"/>
            <w:bottom w:val="none" w:sz="0" w:space="0" w:color="auto"/>
            <w:right w:val="none" w:sz="0" w:space="0" w:color="auto"/>
          </w:divBdr>
        </w:div>
        <w:div w:id="199363229">
          <w:marLeft w:val="0"/>
          <w:marRight w:val="0"/>
          <w:marTop w:val="0"/>
          <w:marBottom w:val="0"/>
          <w:divBdr>
            <w:top w:val="none" w:sz="0" w:space="0" w:color="auto"/>
            <w:left w:val="none" w:sz="0" w:space="0" w:color="auto"/>
            <w:bottom w:val="none" w:sz="0" w:space="0" w:color="auto"/>
            <w:right w:val="none" w:sz="0" w:space="0" w:color="auto"/>
          </w:divBdr>
        </w:div>
        <w:div w:id="796293423">
          <w:marLeft w:val="0"/>
          <w:marRight w:val="0"/>
          <w:marTop w:val="0"/>
          <w:marBottom w:val="0"/>
          <w:divBdr>
            <w:top w:val="none" w:sz="0" w:space="0" w:color="auto"/>
            <w:left w:val="none" w:sz="0" w:space="0" w:color="auto"/>
            <w:bottom w:val="none" w:sz="0" w:space="0" w:color="auto"/>
            <w:right w:val="none" w:sz="0" w:space="0" w:color="auto"/>
          </w:divBdr>
        </w:div>
        <w:div w:id="758478944">
          <w:marLeft w:val="0"/>
          <w:marRight w:val="0"/>
          <w:marTop w:val="0"/>
          <w:marBottom w:val="0"/>
          <w:divBdr>
            <w:top w:val="none" w:sz="0" w:space="0" w:color="auto"/>
            <w:left w:val="none" w:sz="0" w:space="0" w:color="auto"/>
            <w:bottom w:val="none" w:sz="0" w:space="0" w:color="auto"/>
            <w:right w:val="none" w:sz="0" w:space="0" w:color="auto"/>
          </w:divBdr>
        </w:div>
        <w:div w:id="849292411">
          <w:marLeft w:val="0"/>
          <w:marRight w:val="0"/>
          <w:marTop w:val="0"/>
          <w:marBottom w:val="0"/>
          <w:divBdr>
            <w:top w:val="none" w:sz="0" w:space="0" w:color="auto"/>
            <w:left w:val="none" w:sz="0" w:space="0" w:color="auto"/>
            <w:bottom w:val="none" w:sz="0" w:space="0" w:color="auto"/>
            <w:right w:val="none" w:sz="0" w:space="0" w:color="auto"/>
          </w:divBdr>
        </w:div>
        <w:div w:id="2045404288">
          <w:marLeft w:val="0"/>
          <w:marRight w:val="0"/>
          <w:marTop w:val="0"/>
          <w:marBottom w:val="0"/>
          <w:divBdr>
            <w:top w:val="none" w:sz="0" w:space="0" w:color="auto"/>
            <w:left w:val="none" w:sz="0" w:space="0" w:color="auto"/>
            <w:bottom w:val="none" w:sz="0" w:space="0" w:color="auto"/>
            <w:right w:val="none" w:sz="0" w:space="0" w:color="auto"/>
          </w:divBdr>
        </w:div>
        <w:div w:id="537861786">
          <w:marLeft w:val="0"/>
          <w:marRight w:val="0"/>
          <w:marTop w:val="0"/>
          <w:marBottom w:val="0"/>
          <w:divBdr>
            <w:top w:val="none" w:sz="0" w:space="0" w:color="auto"/>
            <w:left w:val="none" w:sz="0" w:space="0" w:color="auto"/>
            <w:bottom w:val="none" w:sz="0" w:space="0" w:color="auto"/>
            <w:right w:val="none" w:sz="0" w:space="0" w:color="auto"/>
          </w:divBdr>
        </w:div>
        <w:div w:id="448548770">
          <w:marLeft w:val="0"/>
          <w:marRight w:val="0"/>
          <w:marTop w:val="0"/>
          <w:marBottom w:val="0"/>
          <w:divBdr>
            <w:top w:val="none" w:sz="0" w:space="0" w:color="auto"/>
            <w:left w:val="none" w:sz="0" w:space="0" w:color="auto"/>
            <w:bottom w:val="none" w:sz="0" w:space="0" w:color="auto"/>
            <w:right w:val="none" w:sz="0" w:space="0" w:color="auto"/>
          </w:divBdr>
        </w:div>
        <w:div w:id="429929138">
          <w:marLeft w:val="0"/>
          <w:marRight w:val="0"/>
          <w:marTop w:val="0"/>
          <w:marBottom w:val="0"/>
          <w:divBdr>
            <w:top w:val="none" w:sz="0" w:space="0" w:color="auto"/>
            <w:left w:val="none" w:sz="0" w:space="0" w:color="auto"/>
            <w:bottom w:val="none" w:sz="0" w:space="0" w:color="auto"/>
            <w:right w:val="none" w:sz="0" w:space="0" w:color="auto"/>
          </w:divBdr>
        </w:div>
        <w:div w:id="2069449940">
          <w:marLeft w:val="0"/>
          <w:marRight w:val="0"/>
          <w:marTop w:val="0"/>
          <w:marBottom w:val="0"/>
          <w:divBdr>
            <w:top w:val="none" w:sz="0" w:space="0" w:color="auto"/>
            <w:left w:val="none" w:sz="0" w:space="0" w:color="auto"/>
            <w:bottom w:val="none" w:sz="0" w:space="0" w:color="auto"/>
            <w:right w:val="none" w:sz="0" w:space="0" w:color="auto"/>
          </w:divBdr>
        </w:div>
        <w:div w:id="1958371225">
          <w:marLeft w:val="0"/>
          <w:marRight w:val="0"/>
          <w:marTop w:val="0"/>
          <w:marBottom w:val="0"/>
          <w:divBdr>
            <w:top w:val="none" w:sz="0" w:space="0" w:color="auto"/>
            <w:left w:val="none" w:sz="0" w:space="0" w:color="auto"/>
            <w:bottom w:val="none" w:sz="0" w:space="0" w:color="auto"/>
            <w:right w:val="none" w:sz="0" w:space="0" w:color="auto"/>
          </w:divBdr>
        </w:div>
        <w:div w:id="88814971">
          <w:marLeft w:val="0"/>
          <w:marRight w:val="0"/>
          <w:marTop w:val="0"/>
          <w:marBottom w:val="0"/>
          <w:divBdr>
            <w:top w:val="none" w:sz="0" w:space="0" w:color="auto"/>
            <w:left w:val="none" w:sz="0" w:space="0" w:color="auto"/>
            <w:bottom w:val="none" w:sz="0" w:space="0" w:color="auto"/>
            <w:right w:val="none" w:sz="0" w:space="0" w:color="auto"/>
          </w:divBdr>
        </w:div>
        <w:div w:id="1160577470">
          <w:marLeft w:val="0"/>
          <w:marRight w:val="0"/>
          <w:marTop w:val="0"/>
          <w:marBottom w:val="0"/>
          <w:divBdr>
            <w:top w:val="none" w:sz="0" w:space="0" w:color="auto"/>
            <w:left w:val="none" w:sz="0" w:space="0" w:color="auto"/>
            <w:bottom w:val="none" w:sz="0" w:space="0" w:color="auto"/>
            <w:right w:val="none" w:sz="0" w:space="0" w:color="auto"/>
          </w:divBdr>
        </w:div>
        <w:div w:id="1835218030">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PowerPoint_Presentation1.ppt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n20</b:Tag>
    <b:SourceType>JournalArticle</b:SourceType>
    <b:Guid>{A531902D-CD65-4282-A90D-B609AF7D3649}</b:Guid>
    <b:Author>
      <b:Author>
        <b:NameList>
          <b:Person>
            <b:Last>Saluchu</b:Last>
            <b:First>Sonny</b:First>
            <b:Middle>Eli</b:Middle>
          </b:Person>
        </b:NameList>
      </b:Author>
    </b:Author>
    <b:Title>Strategi Penelitian Kualitatif dan Kuantitatif di Dalam Penelitian Agama </b:Title>
    <b:JournalName>Evangelikal</b:JournalName>
    <b:Year>2020</b:Year>
    <b:RefOrder>1</b:RefOrder>
  </b:Source>
  <b:Source>
    <b:Tag>Son17</b:Tag>
    <b:SourceType>JournalArticle</b:SourceType>
    <b:Guid>{16E21B1F-3F6B-4D9D-8FEB-D78379C24A3F}</b:Guid>
    <b:Title>Penderitaan Kristus Sebagai Wujud Solidaritas Allah Kepada Manusia</b:Title>
    <b:JournalName>Dunamis</b:JournalName>
    <b:Year>2017</b:Year>
    <b:Author>
      <b:Author>
        <b:NameList>
          <b:Person>
            <b:Last>Zaluchu</b:Last>
            <b:First>Sonny</b:First>
          </b:Person>
        </b:NameList>
      </b:Author>
    </b:Author>
    <b:RefOrder>2</b:RefOrder>
  </b:Source>
  <b:Source>
    <b:Tag>Yus20</b:Tag>
    <b:SourceType>JournalArticle</b:SourceType>
    <b:Guid>{D5DA71A1-EECC-4DA3-8495-C51B0931A031}</b:Guid>
    <b:Author>
      <b:Author>
        <b:NameList>
          <b:Person>
            <b:Last>Siswantara</b:Last>
            <b:First>Yusuf</b:First>
          </b:Person>
        </b:NameList>
      </b:Author>
    </b:Author>
    <b:Title>Pemaknaan Penderitaan Yesus dan Konsekuensi Pastoralnya</b:Title>
    <b:JournalName>Epigraphe</b:JournalName>
    <b:Year>2020</b:Year>
    <b:RefOrder>3</b:RefOrder>
  </b:Source>
  <b:Source>
    <b:Tag>Mer20</b:Tag>
    <b:SourceType>InternetSite</b:SourceType>
    <b:Guid>{3C851DAB-2A8A-49E6-8964-8A9A4C080226}</b:Guid>
    <b:Title>Merriam Webster Dictionary</b:Title>
    <b:Year>2020</b:Year>
    <b:InternetSiteTitle>https://Merriam-Webster.com </b:InternetSiteTitle>
    <b:Month>November </b:Month>
    <b:Day>2</b:Day>
    <b:YearAccessed>2020</b:YearAccessed>
    <b:MonthAccessed>November</b:MonthAccessed>
    <b:DayAccessed>2</b:DayAccessed>
    <b:URL>https://www.merriam-webster.com/dictionary/competency</b:URL>
    <b:RefOrder>4</b:RefOrder>
  </b:Source>
  <b:Source>
    <b:Tag>Est17</b:Tag>
    <b:SourceType>JournalArticle</b:SourceType>
    <b:Guid>{FF031CAA-6EED-403C-9A1B-8307BBB28273}</b:Guid>
    <b:Title>Meneropong Makna Penderitaan Manusia Menurut Konsep Teodise C.S. Lewis</b:Title>
    <b:Year>2017</b:Year>
    <b:Author>
      <b:Author>
        <b:NameList>
          <b:Person>
            <b:Last>Gunawan</b:Last>
            <b:First>Esther</b:First>
          </b:Person>
        </b:NameList>
      </b:Author>
    </b:Author>
    <b:JournalName>Veritas : Jurnal  Teologi dan Pelayanan</b:JournalName>
    <b:RefOrder>5</b:RefOrder>
  </b:Source>
  <b:Source>
    <b:Tag>Elv16</b:Tag>
    <b:SourceType>JournalArticle</b:SourceType>
    <b:Guid>{10356AFC-A732-4E39-97EE-3B5EB207F351}</b:Guid>
    <b:Author>
      <b:Author>
        <b:NameList>
          <b:Person>
            <b:Last>Hidayat</b:Last>
            <b:First>Elvin</b:First>
            <b:Middle>Atmadja</b:Middle>
          </b:Person>
        </b:NameList>
      </b:Author>
    </b:Author>
    <b:Title>Iman di Tengah Penderitaan : Inspirasi Teologis Biblis Kristiani </b:Title>
    <b:JournalName>Melintas </b:JournalName>
    <b:Year>2016</b:Year>
    <b:Pages>288</b:Pages>
    <b:RefOrder>6</b:RefOrder>
  </b:Source>
  <b:Source>
    <b:Tag>Ill19</b:Tag>
    <b:SourceType>JournalArticle</b:SourceType>
    <b:Guid>{4327CCAF-C417-4DF4-8504-331C8373B9A8}</b:Guid>
    <b:Title>Penderitaan dalam Perspektif Alkitab</b:Title>
    <b:Year>2019</b:Year>
    <b:Author>
      <b:Author>
        <b:NameList>
          <b:Person>
            <b:Last>Illu</b:Last>
            <b:First>Dr.</b:First>
            <b:Middle>Jonidius</b:Middle>
          </b:Person>
        </b:NameList>
      </b:Author>
    </b:Author>
    <b:JournalName>Jurnal Luxnos</b:JournalName>
    <b:Pages>1</b:Pages>
    <b:Month>Juli-Desember</b:Month>
    <b:Volume>5</b:Volume>
    <b:Issue>02</b:Issue>
    <b:RefOrder>7</b:RefOrder>
  </b:Source>
  <b:Source>
    <b:Tag>Kel19</b:Tag>
    <b:SourceType>Book</b:SourceType>
    <b:Guid>{F082F9A4-8BEC-442A-A11C-3CB39FBC3917}</b:Guid>
    <b:Title>Walking With God Through Pain &amp; Suffering: Berjalan Bersama Allah Melalui Kesulitan dan Penderitaan</b:Title>
    <b:Year>2019</b:Year>
    <b:Author>
      <b:Author>
        <b:NameList>
          <b:Person>
            <b:Last>Keller</b:Last>
            <b:First>Timothy</b:First>
          </b:Person>
        </b:NameList>
      </b:Author>
    </b:Author>
    <b:City>Surabaya</b:City>
    <b:Publisher>Literatur Perkantas Jatim</b:Publisher>
    <b:Pages>9</b:Pages>
    <b:RefOrder>8</b:RefOrder>
  </b:Source>
  <b:Source>
    <b:Tag>Ker13</b:Tag>
    <b:SourceType>Report</b:SourceType>
    <b:Guid>{7CB7D4AC-AAF5-4656-AA80-AE319FF0FE8D}</b:Guid>
    <b:Author>
      <b:Author>
        <b:NameList>
          <b:Person>
            <b:Last>Kern</b:Last>
            <b:First>Laudecir</b:First>
            <b:Middle>Daniel</b:Middle>
          </b:Person>
        </b:NameList>
      </b:Author>
    </b:Author>
    <b:Title>FAITH AND SUFFERING</b:Title>
    <b:Year>2013</b:Year>
    <b:Publisher>MisjonsHogSkolen</b:Publisher>
    <b:City>Stavanger, Norwegia</b:City>
    <b:RefOrder>9</b:RefOrder>
  </b:Source>
  <b:Source>
    <b:Tag>Jon13</b:Tag>
    <b:SourceType>JournalArticle</b:SourceType>
    <b:Guid>{37567EB3-272A-405E-901C-A85D2C913CA4}</b:Guid>
    <b:Title>God and the Suffering of His People</b:Title>
    <b:Year>2013</b:Year>
    <b:Author>
      <b:Author>
        <b:NameList>
          <b:Person>
            <b:Last>Kuwornu</b:Last>
            <b:First>Jonathan</b:First>
            <b:Middle>E.T.</b:Middle>
          </b:Person>
        </b:NameList>
      </b:Author>
    </b:Author>
    <b:JournalName>Ghana</b:JournalName>
    <b:RefOrder>10</b:RefOrder>
  </b:Source>
  <b:Source>
    <b:Tag>Pet13</b:Tag>
    <b:SourceType>JournalArticle</b:SourceType>
    <b:Guid>{9529F22F-F77E-45FC-B26A-4B25F18CDA6E}</b:Guid>
    <b:Title>Agama dan Pembentukan Cara Pandang  Serta Perilaku Hidup Bermasyarakat</b:Title>
    <b:Year>2013</b:Year>
    <b:Author>
      <b:Author>
        <b:NameList>
          <b:Person>
            <b:Last>Lakonawa</b:Last>
            <b:First>Petrus</b:First>
          </b:Person>
        </b:NameList>
      </b:Author>
    </b:Author>
    <b:JournalName>Humaniora</b:JournalName>
    <b:Pages>790-799</b:Pages>
    <b:RefOrder>11</b:RefOrder>
  </b:Source>
  <b:Source>
    <b:Tag>Joh20</b:Tag>
    <b:SourceType>Book</b:SourceType>
    <b:Guid>{225BFDB3-FDBA-494B-91AD-4269FCDC598D}</b:Guid>
    <b:Title>Where Is God in a Corona Virus World ? ( Di Mana Allah Dalam Dunia Dengan Virus Corona ?)</b:Title>
    <b:Year>2020</b:Year>
    <b:Author>
      <b:Author>
        <b:NameList>
          <b:Person>
            <b:Last>Lennox</b:Last>
            <b:First>John</b:First>
            <b:Middle>C.</b:Middle>
          </b:Person>
        </b:NameList>
      </b:Author>
    </b:Author>
    <b:City>Jakarta</b:City>
    <b:Publisher>Sola Reformata &amp; Literatur</b:Publisher>
    <b:RefOrder>12</b:RefOrder>
  </b:Source>
  <b:Source>
    <b:Tag>Ale18</b:Tag>
    <b:SourceType>JournalArticle</b:SourceType>
    <b:Guid>{86C4F480-9212-4D4D-B050-00FB1F147844}</b:Guid>
    <b:Author>
      <b:Author>
        <b:NameList>
          <b:Person>
            <b:Last>Limasaputra</b:Last>
            <b:First>Alexander</b:First>
            <b:Middle>D.</b:Middle>
          </b:Person>
        </b:NameList>
      </b:Author>
    </b:Author>
    <b:Title>Memandang Penderitaan Melalui Perspektif The Already And The Not Yet dari Rasul Paulus</b:Title>
    <b:JournalName>Veritas : Jurnal teologi dan Pelayanan</b:JournalName>
    <b:Year>2018</b:Year>
    <b:RefOrder>13</b:RefOrder>
  </b:Source>
  <b:Source>
    <b:Tag>DrD20</b:Tag>
    <b:SourceType>Book</b:SourceType>
    <b:Guid>{E2BA2646-5A1F-40D0-8D9A-99D9677AD531}</b:Guid>
    <b:Author>
      <b:Author>
        <b:NameList>
          <b:Person>
            <b:Last>Lukito</b:Last>
            <b:First>Dr.</b:First>
            <b:Middle>Daniel L.</b:Middle>
          </b:Person>
        </b:NameList>
      </b:Author>
    </b:Author>
    <b:Title>Iman Kristen di Tengah Pandemi: Hidup Realistis Ketika Penderitaan dan kematian Merebak</b:Title>
    <b:Year>2020</b:Year>
    <b:Publisher>LP2M STT SAAT</b:Publisher>
    <b:City>Malang</b:City>
    <b:RefOrder>14</b:RefOrder>
  </b:Source>
  <b:Source>
    <b:Tag>Sud20</b:Tag>
    <b:SourceType>JournalArticle</b:SourceType>
    <b:Guid>{98945769-0E63-4BB9-8CC3-2E9CB58EFCDE}</b:Guid>
    <b:Author>
      <b:Author>
        <b:NameList>
          <b:Person>
            <b:Last>Manullang</b:Last>
            <b:First>Sudianto</b:First>
          </b:Person>
        </b:NameList>
      </b:Author>
    </b:Author>
    <b:Title>Providensi Allah Dibalik Penderitaan  Dalam Pengalaman Ayub</b:Title>
    <b:JournalName>Stulos</b:JournalName>
    <b:Year>2020</b:Year>
    <b:Pages>164</b:Pages>
    <b:RefOrder>15</b:RefOrder>
  </b:Source>
  <b:Source>
    <b:Tag>Elr</b:Tag>
    <b:SourceType>JournalArticle</b:SourceType>
    <b:Guid>{1CE9DA8C-8E1F-4D4F-AFC2-5DD91DB7316E}</b:Guid>
    <b:Author>
      <b:Author>
        <b:NameList>
          <b:Person>
            <b:Last>Saragih</b:Last>
            <b:First>Elri</b:First>
            <b:Middle>Masniari</b:Middle>
          </b:Person>
        </b:NameList>
      </b:Author>
    </b:Author>
    <b:Title>Sikap Etis Kristen Terhadap Penderitaan Menurut 1 Petrus 4 : 12-16 dan Relevansinya Bagi Orang Percaya</b:Title>
    <b:JournalName>Missio Ecclesia </b:JournalName>
    <b:Year>2019</b:Year>
    <b:Pages>58-80</b:Pages>
    <b:RefOrder>16</b:RefOrder>
  </b:Source>
  <b:Source>
    <b:Tag>Est13</b:Tag>
    <b:SourceType>JournalArticle</b:SourceType>
    <b:Guid>{65F918D7-B103-4F16-A725-ECE5C60B6E40}</b:Guid>
    <b:Title>Maria Magdalena dan Pemuridan yang Sederajat Suatu Studi Hermeneutik Feminis Terhadap Model  Pemuridan yang Sederajat dari Kisah Maria Magdalena dalam Yohanes 20:11-18</b:Title>
    <b:Year>2013</b:Year>
    <b:Author>
      <b:Author>
        <b:NameList>
          <b:Person>
            <b:Last>Setyawan</b:Last>
            <b:First>Ester</b:First>
            <b:Middle>Damaris Wolla Wunga &amp; Yusak B.</b:Middle>
          </b:Person>
        </b:NameList>
      </b:Author>
    </b:Author>
    <b:JournalName>WASKITA Jurnal Studi Agama dan Masyarakat</b:JournalName>
    <b:Pages>46</b:Pages>
    <b:RefOrder>17</b:RefOrder>
  </b:Source>
  <b:Source>
    <b:Tag>Kal19</b:Tag>
    <b:SourceType>JournalArticle</b:SourceType>
    <b:Guid>{89AB0494-A4C4-4907-ABBD-8D3DA0A4D1AF}</b:Guid>
    <b:Author>
      <b:Author>
        <b:NameList>
          <b:Person>
            <b:Last>Stevanus</b:Last>
            <b:First>Kalis</b:First>
          </b:Person>
        </b:NameList>
      </b:Author>
    </b:Author>
    <b:Title>Kesadaran Akan Allah Melalui Penderitaan Berdasarkan Ayub 1-2 </b:Title>
    <b:JournalName>Dunamis</b:JournalName>
    <b:Year>2019</b:Year>
    <b:RefOrder>18</b:RefOrder>
  </b:Source>
  <b:Source>
    <b:Tag>Sun20</b:Tag>
    <b:SourceType>JournalArticle</b:SourceType>
    <b:Guid>{083DFB82-CD94-4059-AF43-35763A830234}</b:Guid>
    <b:Author>
      <b:Author>
        <b:NameList>
          <b:Person>
            <b:Last>Tanuwidjaja</b:Last>
            <b:First>Sundoro</b:First>
          </b:Person>
        </b:NameList>
      </b:Author>
    </b:Author>
    <b:Title>Pentingnya Kesulitan dan Penderitaan : Menemukan Nilai dan Makna kehidupan dalam Perspektif Iman Kristen</b:Title>
    <b:JournalName>Sola Scriptula</b:JournalName>
    <b:Year>2020</b:Year>
    <b:RefOrder>19</b:RefOrder>
  </b:Source>
  <b:Source>
    <b:Tag>Placeholder1</b:Tag>
    <b:SourceType>Book</b:SourceType>
    <b:Guid>{162F2E92-3AE8-426A-B15E-40CCB062B799}</b:Guid>
    <b:Author>
      <b:Author>
        <b:NameList>
          <b:Person>
            <b:Last>Tripp</b:Last>
            <b:First>Paul</b:First>
            <b:Middle>David</b:Middle>
          </b:Person>
        </b:NameList>
      </b:Author>
    </b:Author>
    <b:Title>Suffering</b:Title>
    <b:Year>2018</b:Year>
    <b:City>Illinois, USA</b:City>
    <b:Publisher>Crossway, a publishing ministry of Good News Publishers</b:Publisher>
    <b:RefOrder>20</b:RefOrder>
  </b:Source>
  <b:Source>
    <b:Tag>Mar20</b:Tag>
    <b:SourceType>JournalArticle</b:SourceType>
    <b:Guid>{D627B326-13F9-4E4E-ABFC-F51AC4D690DF}</b:Guid>
    <b:Author>
      <b:Author>
        <b:NameList>
          <b:Person>
            <b:Last>Yohanes</b:Last>
            <b:First>Martus</b:First>
            <b:Middle>A. Maleachi &amp; Hendra</b:Middle>
          </b:Person>
        </b:NameList>
      </b:Author>
    </b:Author>
    <b:Title>Kehadiran Tuhan di Tengah UmatNya : Dari Penciptaan ke Penciptaan yang Baru</b:Title>
    <b:JournalName>Veritas : Jurnal teologi dan Pelayanan</b:JournalName>
    <b:Year>2020</b:Year>
    <b:RefOrder>21</b:RefOrder>
  </b:Source>
  <b:Source>
    <b:Tag>Mel20</b:Tag>
    <b:SourceType>JournalArticle</b:SourceType>
    <b:Guid>{F6A67AE8-8804-4F3D-9844-4BF638221205}</b:Guid>
    <b:Author>
      <b:Author>
        <b:NameList>
          <b:Person>
            <b:Last>Berutu</b:Last>
            <b:First>Meldayanti</b:First>
          </b:Person>
        </b:NameList>
      </b:Author>
    </b:Author>
    <b:Title>MAKNA PENDERITAAN YESUS DI KAYU SALIB (EKSEGETIS LUKAS 23:33-43) DAN REFLEKSINYA BAGI UMAT KRISTEN MASA KINI</b:Title>
    <b:JournalName>JURNAL AREOPAGUS</b:JournalName>
    <b:Year>2020</b:Year>
    <b:RefOrder>22</b:RefOrder>
  </b:Source>
  <b:Source>
    <b:Tag>Sup17</b:Tag>
    <b:SourceType>JournalArticle</b:SourceType>
    <b:Guid>{E1F67A3D-6127-44BF-A482-F9E1B9247D99}</b:Guid>
    <b:Author>
      <b:Author>
        <b:NameList>
          <b:Person>
            <b:Last>Oet</b:Last>
            <b:First>Supriyadi</b:First>
          </b:Person>
        </b:NameList>
      </b:Author>
    </b:Author>
    <b:Title>Teladan Penderitaan Tuhan Yesus Berdasarkan Matius 27 : 32-44</b:Title>
    <b:JournalName>Manna Rafflesia</b:JournalName>
    <b:Year>2017</b:Year>
    <b:Pages>64</b:Pages>
    <b:RefOrder>23</b:RefOrder>
  </b:Source>
  <b:Source>
    <b:Tag>Sun</b:Tag>
    <b:SourceType>JournalArticle</b:SourceType>
    <b:Guid>{00808A2A-218D-4F98-83D3-F427E0A4E515}</b:Guid>
    <b:Author>
      <b:Author>
        <b:NameList>
          <b:Person>
            <b:Last>Tanuwidjaja</b:Last>
            <b:First>Sundoro</b:First>
          </b:Person>
        </b:NameList>
      </b:Author>
    </b:Author>
    <b:Year>2020</b:Year>
    <b:RefOrder>24</b:RefOrder>
  </b:Source>
  <b:Source>
    <b:Tag>Lew20</b:Tag>
    <b:SourceType>JournalArticle</b:SourceType>
    <b:Guid>{69FD1276-2E19-4186-9D72-408926802A80}</b:Guid>
    <b:Author>
      <b:Author>
        <b:NameList>
          <b:Person>
            <b:Last>Bora</b:Last>
            <b:First>Lewi</b:First>
            <b:Middle>Nataniel</b:Middle>
          </b:Person>
        </b:NameList>
      </b:Author>
    </b:Author>
    <b:Title>KESERUPAAN DENGAN YESUSDALAM PENDERITAAN, KESENGSARAAN DAN KEMATIANNYA</b:Title>
    <b:JournalName>Manna Rafflesia</b:JournalName>
    <b:Year>2020</b:Year>
    <b:Pages>87</b:Pages>
    <b:RefOrder>25</b:RefOrder>
  </b:Source>
  <b:Source>
    <b:Tag>Alm20</b:Tag>
    <b:SourceType>JournalArticle</b:SourceType>
    <b:Guid>{D470F739-CAE9-433C-B4C3-AC3662388C5F}</b:Guid>
    <b:Author>
      <b:Author>
        <b:NameList>
          <b:Person>
            <b:Last>Pabubung</b:Last>
            <b:First>Almeika</b:First>
          </b:Person>
        </b:NameList>
      </b:Author>
    </b:Author>
    <b:Title>KAJIAN TEOLOGI TENTANG PENDERITAAN YESUS SEBAGAI ANAK DAUD</b:Title>
    <b:JournalName>IAKN Toraja</b:JournalName>
    <b:Year>2020</b:Year>
    <b:RefOrder>26</b:RefOrder>
  </b:Source>
  <b:Source>
    <b:Tag>Alm201</b:Tag>
    <b:SourceType>JournalArticle</b:SourceType>
    <b:Guid>{6455C623-39CF-4A55-A4C9-354F21E2B177}</b:Guid>
    <b:Author>
      <b:Author>
        <b:NameList>
          <b:Person>
            <b:Last>Pabubung</b:Last>
            <b:First>Almeika</b:First>
          </b:Person>
        </b:NameList>
      </b:Author>
    </b:Author>
    <b:Title>KAJIAN TEOLOGI TENTANG PENDERITAAN YESUS SEBAGAI ANAK DAUD</b:Title>
    <b:JournalName>Center for Open Science : OFS</b:JournalName>
    <b:Year>2020</b:Year>
    <b:RefOrder>27</b:RefOrder>
  </b:Source>
  <b:Source>
    <b:Tag>Rat10</b:Tag>
    <b:SourceType>Book</b:SourceType>
    <b:Guid>{9028657B-1BC0-466F-86A2-FCCB3BE558C0}</b:Guid>
    <b:Author>
      <b:Author>
        <b:NameList>
          <b:Person>
            <b:Last>Ratzinger</b:Last>
            <b:First>Joseph</b:First>
          </b:Person>
        </b:NameList>
      </b:Author>
    </b:Author>
    <b:Title>Yesus dari Nazareth</b:Title>
    <b:Year>2010</b:Year>
    <b:Pages>46-347</b:Pages>
    <b:City>Jakarta</b:City>
    <b:Publisher>Gramedia Pustaka Utama</b:Publisher>
    <b:RefOrder>28</b:RefOrder>
  </b:Source>
  <b:Source>
    <b:Tag>Lou96</b:Tag>
    <b:SourceType>Book</b:SourceType>
    <b:Guid>{D5D5D509-3BE4-4667-8977-4C28C1D04CB7}</b:Guid>
    <b:Author>
      <b:Author>
        <b:NameList>
          <b:Person>
            <b:Last>Berkhof</b:Last>
            <b:First>Louis</b:First>
          </b:Person>
        </b:NameList>
      </b:Author>
    </b:Author>
    <b:Title>Teologia Sistematika</b:Title>
    <b:Year>1996</b:Year>
    <b:City>Jakarta</b:City>
    <b:Publisher>Lembaga Reformed Injili Indonesia</b:Publisher>
    <b:RefOrder>29</b:RefOrder>
  </b:Source>
</b:Sources>
</file>

<file path=customXml/itemProps1.xml><?xml version="1.0" encoding="utf-8"?>
<ds:datastoreItem xmlns:ds="http://schemas.openxmlformats.org/officeDocument/2006/customXml" ds:itemID="{B03E451D-EB45-42BC-A8B8-E7ED94158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0</TotalTime>
  <Pages>11</Pages>
  <Words>4500</Words>
  <Characters>2565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YOK</dc:creator>
  <cp:keywords/>
  <cp:lastModifiedBy>MY</cp:lastModifiedBy>
  <cp:revision>87</cp:revision>
  <dcterms:created xsi:type="dcterms:W3CDTF">2022-07-27T14:38:00Z</dcterms:created>
  <dcterms:modified xsi:type="dcterms:W3CDTF">2022-08-0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973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bf616384-9d4f-3dd6-b1e3-a4862592f24c</vt:lpwstr>
  </property>
  <property fmtid="{D5CDD505-2E9C-101B-9397-08002B2CF9AE}" pid="25" name="Mendeley Citation Style_1">
    <vt:lpwstr>http://www.zotero.org/styles/chicago-fullnote-bibliography</vt:lpwstr>
  </property>
</Properties>
</file>